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4A0A" w:rsidRPr="00241CF2" w:rsidRDefault="00F44A0A" w:rsidP="00F44A0A">
      <w:pPr>
        <w:pStyle w:val="NoSpacing"/>
        <w:spacing w:line="480" w:lineRule="auto"/>
        <w:jc w:val="center"/>
        <w:rPr>
          <w:rFonts w:ascii="Times New Roman" w:hAnsi="Times New Roman" w:cs="Times New Roman"/>
          <w:b/>
          <w:bCs/>
          <w:sz w:val="28"/>
          <w:szCs w:val="28"/>
        </w:rPr>
      </w:pPr>
      <w:r w:rsidRPr="00241CF2">
        <w:rPr>
          <w:rFonts w:ascii="Times New Roman" w:hAnsi="Times New Roman" w:cs="Times New Roman"/>
          <w:b/>
          <w:bCs/>
          <w:sz w:val="28"/>
          <w:szCs w:val="28"/>
        </w:rPr>
        <w:t>BAB I</w:t>
      </w:r>
    </w:p>
    <w:p w:rsidR="00F44A0A" w:rsidRPr="00241CF2" w:rsidRDefault="00F44A0A" w:rsidP="00F44A0A">
      <w:pPr>
        <w:pStyle w:val="NoSpacing"/>
        <w:spacing w:line="480" w:lineRule="auto"/>
        <w:jc w:val="center"/>
        <w:rPr>
          <w:rFonts w:ascii="Times New Roman" w:hAnsi="Times New Roman" w:cs="Times New Roman"/>
          <w:b/>
          <w:bCs/>
          <w:sz w:val="28"/>
          <w:szCs w:val="28"/>
        </w:rPr>
      </w:pPr>
      <w:r w:rsidRPr="00241CF2">
        <w:rPr>
          <w:rFonts w:ascii="Times New Roman" w:hAnsi="Times New Roman" w:cs="Times New Roman"/>
          <w:b/>
          <w:bCs/>
          <w:sz w:val="28"/>
          <w:szCs w:val="28"/>
        </w:rPr>
        <w:t>PENDAHULUAN</w:t>
      </w:r>
    </w:p>
    <w:p w:rsidR="00F44A0A" w:rsidRPr="00322A5B" w:rsidRDefault="00F44A0A" w:rsidP="00F44A0A">
      <w:pPr>
        <w:spacing w:line="480" w:lineRule="auto"/>
        <w:jc w:val="center"/>
        <w:rPr>
          <w:rFonts w:ascii="Times New Roman" w:hAnsi="Times New Roman" w:cs="Times New Roman"/>
          <w:b/>
          <w:bCs/>
          <w:sz w:val="28"/>
          <w:szCs w:val="28"/>
        </w:rPr>
      </w:pPr>
    </w:p>
    <w:p w:rsidR="00F44A0A" w:rsidRPr="00C76723" w:rsidRDefault="00F44A0A" w:rsidP="00F44A0A">
      <w:pPr>
        <w:pStyle w:val="ListParagraph"/>
        <w:numPr>
          <w:ilvl w:val="1"/>
          <w:numId w:val="11"/>
        </w:numPr>
        <w:spacing w:line="480" w:lineRule="auto"/>
        <w:ind w:left="567" w:hanging="567"/>
        <w:rPr>
          <w:rFonts w:ascii="Times New Roman" w:hAnsi="Times New Roman" w:cs="Times New Roman"/>
          <w:b/>
          <w:bCs/>
          <w:sz w:val="24"/>
          <w:szCs w:val="24"/>
        </w:rPr>
      </w:pPr>
      <w:r w:rsidRPr="00C76723">
        <w:rPr>
          <w:rFonts w:ascii="Times New Roman" w:hAnsi="Times New Roman" w:cs="Times New Roman"/>
          <w:b/>
          <w:bCs/>
          <w:sz w:val="24"/>
          <w:szCs w:val="24"/>
        </w:rPr>
        <w:t>Latar Belakang</w:t>
      </w:r>
    </w:p>
    <w:p w:rsidR="00F44A0A" w:rsidRDefault="00F44A0A" w:rsidP="00F44A0A">
      <w:pPr>
        <w:spacing w:line="480" w:lineRule="auto"/>
        <w:ind w:left="567" w:firstLine="720"/>
        <w:jc w:val="both"/>
        <w:rPr>
          <w:rFonts w:ascii="Times New Roman" w:hAnsi="Times New Roman" w:cs="Times New Roman"/>
          <w:sz w:val="24"/>
          <w:szCs w:val="24"/>
        </w:rPr>
        <w:sectPr w:rsidR="00F44A0A" w:rsidSect="00C74E62">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pgNumType w:start="1"/>
          <w:cols w:space="708"/>
          <w:titlePg/>
          <w:docGrid w:linePitch="360"/>
        </w:sectPr>
      </w:pPr>
      <w:r>
        <w:rPr>
          <w:rFonts w:ascii="Times New Roman" w:hAnsi="Times New Roman" w:cs="Times New Roman"/>
          <w:sz w:val="24"/>
          <w:szCs w:val="24"/>
        </w:rPr>
        <w:t>Bapak Pendidikan Nasional Indone</w:t>
      </w:r>
      <w:bookmarkStart w:id="0" w:name="_GoBack"/>
      <w:bookmarkEnd w:id="0"/>
      <w:r>
        <w:rPr>
          <w:rFonts w:ascii="Times New Roman" w:hAnsi="Times New Roman" w:cs="Times New Roman"/>
          <w:sz w:val="24"/>
          <w:szCs w:val="24"/>
        </w:rPr>
        <w:t xml:space="preserve">sia Ki Hadjar Dewantara menyatakan bahwa “Pendidikan merupakan tuntutan didalam hidup anak-anak, artinya pendidikan menuntun segala kekuatan kodrat yang ada pada anak-anak itu, agar sebagai manusia dan sebagai anggota masyarakat dapat mencapai keselamatan dan kebahagiaan setinggi-tingginya”. </w:t>
      </w:r>
      <w:r w:rsidRPr="009E58A3">
        <w:rPr>
          <w:rFonts w:ascii="Times New Roman" w:hAnsi="Times New Roman" w:cs="Times New Roman"/>
          <w:sz w:val="24"/>
          <w:szCs w:val="24"/>
        </w:rPr>
        <w:t>Menurut Undang-Undang No.20 Tahun 2003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r>
        <w:rPr>
          <w:rFonts w:ascii="Times New Roman" w:hAnsi="Times New Roman" w:cs="Times New Roman"/>
          <w:sz w:val="24"/>
          <w:szCs w:val="24"/>
        </w:rPr>
        <w:t xml:space="preserve"> Menurut </w:t>
      </w:r>
      <w:r w:rsidR="00A156C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irje.v2i2.300","ISSN":"2775-9482","abstract":"Pembatasan Sosial berskala besar yang diakibatkan oleh penyebaran COVID-19 telahmengakibatkan perubahan dalam implementasi pembelajaran matematika.Pembelajaranmatematika tidak dapat dilakukan secara langsung di sekolah.Sebaliknya, kegiatan pembelajaran matematika harus dilakukan di rumah masing-masing (Learning from home). Guru matematika dituntut melaksanakan pembelajaran daring supaya materi matematika dapat dikuasai oleh siswa dengan tuntas. Kendala seperti terhambatnya jaringan internet, terbatasnya penggunaan Handphone, Serta mahal nya Kuota data internetmenjadi problematika dan dilema yang dihadapipada pemberian tugas matematika dalam pembelajaran daring terhadap siswa sekolah dasar. Penelitian ini dilakukan di SDN 104201 Desa Kolam dan dilakukan pada Oktober 2021, dilakukan pada siswa kelas V Sd serta guru.Berdasarkan hasil penelitian yang dilakukan di SDN 104201 Desa Kolam, maka dapat ditarik kesimpulan bahwa kesulitan belajar matematika yang dialami siswa di masa pandemi yang dilakukan secara daring adalah dalam kesulitan dalam memahami yang disebabkan karena siswa diharuskan memahami materi secara mandiri dirumah, kesulitan mengakses materi belajar, kesulitan dalam pengumpulan tugas dikarenakan terkendala dengan jaringan internet yang kurang stabil dimana jika terjadi pemadaman listrik maka jaringan internet akan hilang total. Sehingga mengakibatkan minat belajar siswa yang kurang dan juga menyebabkan penurunan nilai yang didapat oleh siswa.Penurunan yang dialami oleh siswa tidak terlalu signifikan, karena siswa masih dibantu oleh orang tuanya dalam mengerjakan tugas, namun masih terdapat pembeda hasil pembelajaran yang didapat pada saat pembelajaran tatap muka dan pembelajaran daring.","author":[{"dropping-particle":"","family":"Rangkuti","given":"Cirvy Jani Saputri","non-dropping-particle":"","parse-names":false,"suffix":""},{"dropping-particle":"","family":"Sukmawarti","given":"Sukmawarti","non-dropping-particle":"","parse-names":false,"suffix":""}],"container-title":"Indonesian Research Journal On Education","id":"ITEM-1","issue":"2","issued":{"date-parts":[["2022"]]},"page":"593-600","title":"Problematika Pemberian Tugas Matematika Dalam Pembelajaran Daring","type":"article-journal","volume":"2"},"uris":["http://www.mendeley.com/documents/?uuid=88b79987-f74e-4f4d-92cf-2c2d6cb7e065"]}],"mendeley":{"formattedCitation":"(Rangkuti &amp; Sukmawarti, 2022)","plainTextFormattedCitation":"(Rangkuti &amp; Sukmawarti, 2022)","previouslyFormattedCitation":"(Rangkuti &amp; Sukmawarti, 2022)"},"properties":{"noteIndex":0},"schema":"https://github.com/citation-style-language/schema/raw/master/csl-citation.json"}</w:instrText>
      </w:r>
      <w:r w:rsidR="00A156C7">
        <w:rPr>
          <w:rFonts w:ascii="Times New Roman" w:hAnsi="Times New Roman" w:cs="Times New Roman"/>
          <w:sz w:val="24"/>
          <w:szCs w:val="24"/>
        </w:rPr>
        <w:fldChar w:fldCharType="separate"/>
      </w:r>
      <w:r w:rsidRPr="00C05169">
        <w:rPr>
          <w:rFonts w:ascii="Times New Roman" w:hAnsi="Times New Roman" w:cs="Times New Roman"/>
          <w:noProof/>
          <w:sz w:val="24"/>
          <w:szCs w:val="24"/>
        </w:rPr>
        <w:t>(Rangkuti &amp; Sukmawarti, 2022)</w:t>
      </w:r>
      <w:r w:rsidR="00A156C7">
        <w:rPr>
          <w:rFonts w:ascii="Times New Roman" w:hAnsi="Times New Roman" w:cs="Times New Roman"/>
          <w:sz w:val="24"/>
          <w:szCs w:val="24"/>
        </w:rPr>
        <w:fldChar w:fldCharType="end"/>
      </w:r>
      <w:r>
        <w:rPr>
          <w:rFonts w:ascii="Times New Roman" w:hAnsi="Times New Roman" w:cs="Times New Roman"/>
          <w:sz w:val="24"/>
          <w:szCs w:val="24"/>
        </w:rPr>
        <w:t xml:space="preserve"> p</w:t>
      </w:r>
      <w:r w:rsidRPr="00C05169">
        <w:rPr>
          <w:rFonts w:ascii="Times New Roman" w:hAnsi="Times New Roman" w:cs="Times New Roman"/>
          <w:sz w:val="24"/>
          <w:szCs w:val="24"/>
        </w:rPr>
        <w:t>endidikan merupakan sebuah proses dalam kehidupan manusia sebagai sarana untuk mendapatkan  ilmu  pengetahuan  yang  kelak  akan  berguna  untuk  menopang  kehidupan  di masa yang akan datang</w:t>
      </w:r>
      <w:r>
        <w:rPr>
          <w:rFonts w:ascii="Times New Roman" w:hAnsi="Times New Roman" w:cs="Times New Roman"/>
          <w:sz w:val="24"/>
          <w:szCs w:val="24"/>
        </w:rPr>
        <w:t xml:space="preserve">. </w:t>
      </w:r>
      <w:r w:rsidRPr="00A83C47">
        <w:rPr>
          <w:rFonts w:ascii="Times New Roman" w:hAnsi="Times New Roman" w:cs="Times New Roman"/>
          <w:sz w:val="24"/>
          <w:szCs w:val="24"/>
        </w:rPr>
        <w:t>Dengan pendidikan, sumber daya manusia dapatdibangun, kecerdasan bangsa dapat ditingkatkan dan kesejahteraan juga dapat dirasakan olehseluruh lapisan masyarakat</w:t>
      </w:r>
      <w:r>
        <w:rPr>
          <w:rFonts w:ascii="Times New Roman" w:hAnsi="Times New Roman" w:cs="Times New Roman"/>
          <w:sz w:val="24"/>
          <w:szCs w:val="24"/>
        </w:rPr>
        <w:t xml:space="preserve"> (</w:t>
      </w:r>
      <w:r w:rsidRPr="00A83C47">
        <w:rPr>
          <w:rFonts w:ascii="Times New Roman" w:hAnsi="Times New Roman" w:cs="Times New Roman"/>
          <w:sz w:val="24"/>
          <w:szCs w:val="24"/>
        </w:rPr>
        <w:t>Yarshal</w:t>
      </w:r>
      <w:r>
        <w:rPr>
          <w:rFonts w:ascii="Times New Roman" w:hAnsi="Times New Roman" w:cs="Times New Roman"/>
          <w:sz w:val="24"/>
          <w:szCs w:val="24"/>
        </w:rPr>
        <w:t xml:space="preserve"> dalam </w:t>
      </w:r>
      <w:r w:rsidR="00A156C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ulia","given":"Hasanah","non-dropping-particle":"","parse-names":false,"suffix":""}],"id":"ITEM-1","issue":"12","issued":{"date-parts":[["2024"]]},"page":"3713-3720","title":"PENERAPAN MODEL DISCOVERY LEARNING UNTUK MENINGKATKAN HASIL BELAJAR SISWA PADA MATERI PECAHAN KELAS V SD NEGERI 067092 MEDAN","type":"article-journal","volume":"3"},"uris":["http://www.mendeley.com/documents/?uuid=3dec5665-dcea-49e6-ae60-474cf85ae37a"]}],"mendeley":{"formattedCitation":"(Julia, 2024)","plainTextFormattedCitation":"(Julia, 2024)","previouslyFormattedCitation":"(Julia, 2024)"},"properties":{"noteIndex":0},"schema":"https://github.com/citation-style-language/schema/raw/master/csl-citation.json"}</w:instrText>
      </w:r>
      <w:r w:rsidR="00A156C7">
        <w:rPr>
          <w:rFonts w:ascii="Times New Roman" w:hAnsi="Times New Roman" w:cs="Times New Roman"/>
          <w:sz w:val="24"/>
          <w:szCs w:val="24"/>
        </w:rPr>
        <w:fldChar w:fldCharType="separate"/>
      </w:r>
      <w:r w:rsidRPr="00035A64">
        <w:rPr>
          <w:rFonts w:ascii="Times New Roman" w:hAnsi="Times New Roman" w:cs="Times New Roman"/>
          <w:noProof/>
          <w:sz w:val="24"/>
          <w:szCs w:val="24"/>
        </w:rPr>
        <w:t>(Julia, 2024)</w:t>
      </w:r>
      <w:r w:rsidR="00A156C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D1BCF">
        <w:rPr>
          <w:rFonts w:ascii="Times New Roman" w:hAnsi="Times New Roman" w:cs="Times New Roman"/>
          <w:sz w:val="24"/>
          <w:szCs w:val="24"/>
        </w:rPr>
        <w:t xml:space="preserve">Menurut </w:t>
      </w:r>
      <w:r w:rsidR="00A156C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69/symmetry.v4i2.2061","ISSN":"2086-4817","abstract":"Dalam proses pembelajaran kemampuan pemecahan masalah masih kurang baik dalam pembelajaran matematika. Sehingga untuk mengatasi permasalahan tersebut diperlukan model pembelajaran yang lebih memusatkan pada siswa agar lebih aktif dalam berpikir pada kemampuan pemecahan masalah, salah satunya yang diasumsikan dapat meningkatkannya yaitu Model Pembelajaran Problem Based Learning (PBL). Penelitian ini bertujuan untuk mengetahui peningkatan kemampuan pemecahan masalah siswa dengan menggunakan model pembelajaran Problem Based Learning (PBL) dibandingkan dengan siswa yang menggunakan model pembelajaran konvensional. Metode yang digunakan dalam penelitian ini yaitu metode kuasi eksperimen dengan pendekatan dan desain kuantitatif. Instrumen yang digunakan tes kemampuan pemecahan masalah siswa berupa soal uraian yang terdiri dari enam butir soal setiap kemampuan. Populasi dalam penelitian ini yaitu siswa kelas VIII SMPN 1 Cisalak, sedangkan sampel diambil secara purposive dengan hasil pertimbangan kelas terpilih kelas VIII-B sebagai kelas eksperimen dan kelas VIII-C sebagai kelas kontrol. Kelas eksperimen diberi pembelajaran dengan menggunakan model pembelajaran Problem Based Learning (PBL) dan kelas kontrol diberi pembelajaran dengan menggunakan model pembelajaran konvensional. Teknik analisis data menggunakan Uji perbedaan dua rata-rata, Uji Regresi linear, Uji anova satu dan dua jalur. Berdasarkan hasil analisis dan hasil pengolahan data diperoleh simpulan bahwa peningkatan kemampuan pemecahan masalah siswa lebih baik pada kelas Eksperimen yang menggunakan model pembelajaran Problem Based Learning (PBL) dibandingkan dengan kelas kontrol yang menggunakan model pembelajaran konvensional berdasarkan KAM.","author":[{"dropping-particle":"","family":"Sukmawarti","given":"","non-dropping-particle":"","parse-names":false,"suffix":""},{"dropping-particle":"","family":"Hidayat","given":"","non-dropping-particle":"","parse-names":false,"suffix":""},{"dropping-particle":"","family":"Liliani","given":"Oca","non-dropping-particle":"","parse-names":false,"suffix":""}],"container-title":"Symmetry: Pasundan Journal of Research in Mathematics Learning and Education","id":"ITEM-1","issue":"volume 4","issued":{"date-parts":[["2022"]]},"page":"886-894","title":"Implementasi Model Problem Based Learning (Pbl) Untuk Meningkatkan Kemampuan Pemecahan Masalah Matematis Siswa Sd","type":"article-journal","volume":"4"},"uris":["http://www.mendeley.com/documents/?uuid=ccff902b-d292-4a68-92d6-40b480dca3c0"]}],"mendeley":{"formattedCitation":"(Sukmawarti et al., 2022)","manualFormatting":"(Sukmawarti et al., 2022)","plainTextFormattedCitation":"(Sukmawarti et al., 2022)","previouslyFormattedCitation":"(Sukmawarti et al., 2022)"},"properties":{"noteIndex":0},"schema":"https://github.com/citation-style-language/schema/raw/master/csl-citation.json"}</w:instrText>
      </w:r>
      <w:r w:rsidR="00A156C7">
        <w:rPr>
          <w:rFonts w:ascii="Times New Roman" w:hAnsi="Times New Roman" w:cs="Times New Roman"/>
          <w:sz w:val="24"/>
          <w:szCs w:val="24"/>
        </w:rPr>
        <w:fldChar w:fldCharType="separate"/>
      </w:r>
      <w:r w:rsidRPr="00380DD7">
        <w:rPr>
          <w:rFonts w:ascii="Times New Roman" w:hAnsi="Times New Roman" w:cs="Times New Roman"/>
          <w:noProof/>
          <w:sz w:val="24"/>
          <w:szCs w:val="24"/>
        </w:rPr>
        <w:t>(Sukmawarti et al., 2</w:t>
      </w:r>
      <w:r>
        <w:rPr>
          <w:rFonts w:ascii="Times New Roman" w:hAnsi="Times New Roman" w:cs="Times New Roman"/>
          <w:noProof/>
          <w:sz w:val="24"/>
          <w:szCs w:val="24"/>
        </w:rPr>
        <w:t>022</w:t>
      </w:r>
      <w:r w:rsidRPr="00380DD7">
        <w:rPr>
          <w:rFonts w:ascii="Times New Roman" w:hAnsi="Times New Roman" w:cs="Times New Roman"/>
          <w:noProof/>
          <w:sz w:val="24"/>
          <w:szCs w:val="24"/>
        </w:rPr>
        <w:t>)</w:t>
      </w:r>
      <w:r w:rsidR="00A156C7">
        <w:rPr>
          <w:rFonts w:ascii="Times New Roman" w:hAnsi="Times New Roman" w:cs="Times New Roman"/>
          <w:sz w:val="24"/>
          <w:szCs w:val="24"/>
        </w:rPr>
        <w:fldChar w:fldCharType="end"/>
      </w:r>
      <w:r w:rsidRPr="00ED1BCF">
        <w:rPr>
          <w:rFonts w:ascii="Times New Roman" w:hAnsi="Times New Roman" w:cs="Times New Roman"/>
          <w:sz w:val="24"/>
          <w:szCs w:val="24"/>
        </w:rPr>
        <w:t xml:space="preserve">“Learning is needed in order to prepare students to face the era of the industrial </w:t>
      </w:r>
    </w:p>
    <w:p w:rsidR="00F44A0A" w:rsidRDefault="00F44A0A" w:rsidP="00F44A0A">
      <w:pPr>
        <w:spacing w:line="480" w:lineRule="auto"/>
        <w:ind w:left="567"/>
        <w:jc w:val="both"/>
        <w:rPr>
          <w:rFonts w:ascii="Times New Roman" w:hAnsi="Times New Roman" w:cs="Times New Roman"/>
          <w:sz w:val="24"/>
          <w:szCs w:val="24"/>
        </w:rPr>
      </w:pPr>
      <w:r w:rsidRPr="00ED1BCF">
        <w:rPr>
          <w:rFonts w:ascii="Times New Roman" w:hAnsi="Times New Roman" w:cs="Times New Roman"/>
          <w:sz w:val="24"/>
          <w:szCs w:val="24"/>
        </w:rPr>
        <w:lastRenderedPageBreak/>
        <w:t>revolution 4.0 which demands 21st century skills, namely creative thinking, critical thinking, communicating and collaborating” Pembelajaran diperlukan dalam rangka mempersiapkan siswa menghadapi era revolusi industri 4.0 yang menuntut keterampilan abad 21, yakni berpikir kreatif, berpikir kritis, berkomunikasi, dan berkolaborasi</w:t>
      </w:r>
      <w:r>
        <w:rPr>
          <w:rFonts w:ascii="Times New Roman" w:hAnsi="Times New Roman" w:cs="Times New Roman"/>
          <w:sz w:val="24"/>
          <w:szCs w:val="24"/>
        </w:rPr>
        <w:t>. P</w:t>
      </w:r>
      <w:r w:rsidRPr="009E58A3">
        <w:rPr>
          <w:rFonts w:ascii="Times New Roman" w:hAnsi="Times New Roman" w:cs="Times New Roman"/>
          <w:sz w:val="24"/>
          <w:szCs w:val="24"/>
        </w:rPr>
        <w:t>embelajaran ialah suatu proses yang dicoba secara individualsecara sadar tingkatkan nilai serta sikap seorang buat kondisi yang lebih baik</w:t>
      </w:r>
      <w:r w:rsidR="00A156C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pengembangan media puzzle gambar dan tingkat kelayakannya… Pengembangan media ini menggunakan model penelitian ADDIE sampai pada tahap development (pengembangan). …","author":[{"dropping-particle":"","family":"Amalia","given":"Diah","non-dropping-particle":"","parse-names":false,"suffix":""},{"dropping-particle":"","family":"Napitupulu","given":"Saprida","non-dropping-particle":"","parse-names":false,"suffix":""}],"container-title":"EduGlobal: Jurnal Penelitian …","id":"ITEM-1","issue":"20","issued":{"date-parts":[["2022"]]},"page":"120-130","title":"Pengembangan Media Puzzle Gambar Untuk Meningkatkan Keterampilan Menulis Karangan Narasi Siswa Kelas IV SD 101899 Lubuk Pakam","type":"article-journal","volume":"01"},"uris":["http://www.mendeley.com/documents/?uuid=588dd4c7-140c-4e8e-8e8e-2065e962343d"]}],"mendeley":{"formattedCitation":"(Amalia &amp; Napitupulu, 2022)","plainTextFormattedCitation":"(Amalia &amp; Napitupulu, 2022)","previouslyFormattedCitation":"(Amalia &amp; Napitupulu, 2022)"},"properties":{"noteIndex":0},"schema":"https://github.com/citation-style-language/schema/raw/master/csl-citation.json"}</w:instrText>
      </w:r>
      <w:r w:rsidR="00A156C7">
        <w:rPr>
          <w:rFonts w:ascii="Times New Roman" w:hAnsi="Times New Roman" w:cs="Times New Roman"/>
          <w:sz w:val="24"/>
          <w:szCs w:val="24"/>
        </w:rPr>
        <w:fldChar w:fldCharType="separate"/>
      </w:r>
      <w:r w:rsidRPr="00B60EB5">
        <w:rPr>
          <w:rFonts w:ascii="Times New Roman" w:hAnsi="Times New Roman" w:cs="Times New Roman"/>
          <w:noProof/>
          <w:sz w:val="24"/>
          <w:szCs w:val="24"/>
        </w:rPr>
        <w:t>(Amalia &amp; Napitupulu, 2022)</w:t>
      </w:r>
      <w:r w:rsidR="00A156C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F3EF8">
        <w:rPr>
          <w:rFonts w:ascii="Times New Roman" w:hAnsi="Times New Roman" w:cs="Times New Roman"/>
          <w:sz w:val="24"/>
          <w:szCs w:val="24"/>
        </w:rPr>
        <w:t xml:space="preserve">Salah satu </w:t>
      </w:r>
      <w:r>
        <w:rPr>
          <w:rFonts w:ascii="Times New Roman" w:hAnsi="Times New Roman" w:cs="Times New Roman"/>
          <w:sz w:val="24"/>
          <w:szCs w:val="24"/>
        </w:rPr>
        <w:t xml:space="preserve">pelajaran </w:t>
      </w:r>
      <w:r w:rsidRPr="004F3EF8">
        <w:rPr>
          <w:rFonts w:ascii="Times New Roman" w:hAnsi="Times New Roman" w:cs="Times New Roman"/>
          <w:sz w:val="24"/>
          <w:szCs w:val="24"/>
        </w:rPr>
        <w:t>yang wajib di</w:t>
      </w:r>
      <w:r>
        <w:rPr>
          <w:rFonts w:ascii="Times New Roman" w:hAnsi="Times New Roman" w:cs="Times New Roman"/>
          <w:sz w:val="24"/>
          <w:szCs w:val="24"/>
        </w:rPr>
        <w:t xml:space="preserve">ajarkan oleh siswa di sekolah dasar adalah </w:t>
      </w:r>
      <w:r w:rsidRPr="004F3EF8">
        <w:rPr>
          <w:rFonts w:ascii="Times New Roman" w:hAnsi="Times New Roman" w:cs="Times New Roman"/>
          <w:sz w:val="24"/>
          <w:szCs w:val="24"/>
        </w:rPr>
        <w:t>matematika.</w:t>
      </w:r>
    </w:p>
    <w:p w:rsidR="00F44A0A" w:rsidRDefault="00F44A0A" w:rsidP="00F44A0A">
      <w:pPr>
        <w:spacing w:line="480" w:lineRule="auto"/>
        <w:ind w:left="567" w:firstLine="720"/>
        <w:jc w:val="both"/>
        <w:rPr>
          <w:rFonts w:ascii="Times New Roman" w:hAnsi="Times New Roman" w:cs="Times New Roman"/>
          <w:sz w:val="24"/>
          <w:szCs w:val="24"/>
        </w:rPr>
      </w:pPr>
      <w:r>
        <w:rPr>
          <w:rFonts w:ascii="Times New Roman" w:hAnsi="Times New Roman" w:cs="Times New Roman"/>
          <w:sz w:val="24"/>
          <w:szCs w:val="24"/>
        </w:rPr>
        <w:t xml:space="preserve">Matematika ialah ilmu yang mempunyai peranan yang berguna bagi siswa untuk membentuk pola pikir serta meningkatkan kemampuan matematika yang bermanfaat untuk siswa menyelesaikan permasalahan matematika </w:t>
      </w:r>
      <w:r w:rsidR="00A156C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kolah dasar harus menjadi pondasi yang kuat untuk mencapai jenjang pendidikan lebih tinggi hal ini tidak lah lepas dari awal jenjang pendidikan yang dimulai sejak dari PAUD dan TK karena merupakan jenjang pendidikan untuk memulai pembentukan karakter anak. Salah satu mata pelajaran yang di berikan di setiap jenjang pendidikan adalah Matematika. Matematika merupakan salah satu ilmu yang memiliki peranan penting dalam membentuk pola pikir peserta didik, karena dalam matematika peserta didik dituntut untuk memiliki kemampuan berpikir logis, sistematis, analitis serta kemampuan pemecahan masalah. Berbagai upaya telah dilakukan guru dalam meningkatkan kemampuan peserta didik dalam memahami mata pelajaran matematika. Akan tetapi hasil yang diharapkan masih kurang maksimal bahkan proses belajar dan mengajar menjadi tidak menyenangkan dan cenderung membosankan bagi peserta didik. Salah satu masalah matematika yang sering ditemukan yaitu kesulitan peserta didik dalam menyelesaikan soal cerita. Padahal soal cerita merupakan bentuk evaluasi kemampuan peserta didik dalam memahami konsep dasar matematika yang telah dipelajari, berupa soal penerapan rumus.. Kata","author":[{"dropping-particle":"","family":"Utami","given":"Ratna Windianti","non-dropping-particle":"","parse-names":false,"suffix":""},{"dropping-particle":"","family":"Endaryanto","given":"Bakti Toni","non-dropping-particle":"","parse-names":false,"suffix":""},{"dropping-particle":"","family":"Djuhartono","given":"Tjipto","non-dropping-particle":"","parse-names":false,"suffix":""}],"container-title":"Jurnal Ilmiah Kependidikan","id":"ITEM-1","issue":"3","issued":{"date-parts":[["2018"]]},"page":"187-192","title":"Kemampuan Peserta Didik Dalam Menyelesaikan Soal Cerita Matematika","type":"article-journal","volume":"5"},"uris":["http://www.mendeley.com/documents/?uuid=ce502398-6465-407e-9d81-9af2d37649cf"]}],"mendeley":{"formattedCitation":"(Utami et al., 2018)","plainTextFormattedCitation":"(Utami et al., 2018)","previouslyFormattedCitation":"(Utami et al., 2018)"},"properties":{"noteIndex":0},"schema":"https://github.com/citation-style-language/schema/raw/master/csl-citation.json"}</w:instrText>
      </w:r>
      <w:r w:rsidR="00A156C7">
        <w:rPr>
          <w:rFonts w:ascii="Times New Roman" w:hAnsi="Times New Roman" w:cs="Times New Roman"/>
          <w:sz w:val="24"/>
          <w:szCs w:val="24"/>
        </w:rPr>
        <w:fldChar w:fldCharType="separate"/>
      </w:r>
      <w:r w:rsidRPr="002A609B">
        <w:rPr>
          <w:rFonts w:ascii="Times New Roman" w:hAnsi="Times New Roman" w:cs="Times New Roman"/>
          <w:noProof/>
          <w:sz w:val="24"/>
          <w:szCs w:val="24"/>
        </w:rPr>
        <w:t>(Utami et al., 2018)</w:t>
      </w:r>
      <w:r w:rsidR="00A156C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926A2">
        <w:rPr>
          <w:rFonts w:ascii="Times New Roman" w:hAnsi="Times New Roman" w:cs="Times New Roman"/>
          <w:sz w:val="24"/>
          <w:szCs w:val="24"/>
        </w:rPr>
        <w:t>Pendidikan matematika merupakan sesuatu aktivitas yang memakai matematika selaku upaya menggapai tujuan pembelajaran serta selaku kemajuan ilmu pengetahuan serta teknologi. Pembelajaran matematika ialah pendidikan yang menitikberatkan pada pemecahan permasalahan matematika</w:t>
      </w:r>
      <w:r w:rsidR="00A156C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wi Novita Sari","given":"Nurul Azmi Saragih","non-dropping-particle":"","parse-names":false,"suffix":""}],"container-title":"Prosiding Seminar Nasional &amp; Expo II Hasil Penelitian dan Pengabdian Masyarakat 2019","id":"ITEM-1","issued":{"date-parts":[["2019"]]},"page":"990-995","title":"Proses berpikir mahasiswa dalam menyelesaikan masalah matematika pada materi pembuktian matematika berdasarkan gaya belajar","type":"article-journal"},"uris":["http://www.mendeley.com/documents/?uuid=af64e872-5d8f-48f0-96c7-55d844eb8526"]}],"mendeley":{"formattedCitation":"(Dwi Novita Sari, 2019)","manualFormatting":"(D. Novita, 2019)","plainTextFormattedCitation":"(Dwi Novita Sari, 2019)","previouslyFormattedCitation":"(Dwi Novita Sari, 2019)"},"properties":{"noteIndex":0},"schema":"https://github.com/citation-style-language/schema/raw/master/csl-citation.json"}</w:instrText>
      </w:r>
      <w:r w:rsidR="00A156C7">
        <w:rPr>
          <w:rFonts w:ascii="Times New Roman" w:hAnsi="Times New Roman" w:cs="Times New Roman"/>
          <w:sz w:val="24"/>
          <w:szCs w:val="24"/>
        </w:rPr>
        <w:fldChar w:fldCharType="separate"/>
      </w:r>
      <w:r w:rsidRPr="00F15502">
        <w:rPr>
          <w:rFonts w:ascii="Times New Roman" w:hAnsi="Times New Roman" w:cs="Times New Roman"/>
          <w:noProof/>
          <w:sz w:val="24"/>
          <w:szCs w:val="24"/>
        </w:rPr>
        <w:t>(</w:t>
      </w:r>
      <w:r>
        <w:rPr>
          <w:rFonts w:ascii="Times New Roman" w:hAnsi="Times New Roman" w:cs="Times New Roman"/>
          <w:noProof/>
          <w:sz w:val="24"/>
          <w:szCs w:val="24"/>
        </w:rPr>
        <w:t>D.</w:t>
      </w:r>
      <w:r w:rsidRPr="00F15502">
        <w:rPr>
          <w:rFonts w:ascii="Times New Roman" w:hAnsi="Times New Roman" w:cs="Times New Roman"/>
          <w:noProof/>
          <w:sz w:val="24"/>
          <w:szCs w:val="24"/>
        </w:rPr>
        <w:t xml:space="preserve"> Novita, 2019)</w:t>
      </w:r>
      <w:r w:rsidR="00A156C7">
        <w:rPr>
          <w:rFonts w:ascii="Times New Roman" w:hAnsi="Times New Roman" w:cs="Times New Roman"/>
          <w:sz w:val="24"/>
          <w:szCs w:val="24"/>
        </w:rPr>
        <w:fldChar w:fldCharType="end"/>
      </w:r>
      <w:r>
        <w:rPr>
          <w:rFonts w:ascii="Times New Roman" w:hAnsi="Times New Roman" w:cs="Times New Roman"/>
          <w:sz w:val="24"/>
          <w:szCs w:val="24"/>
        </w:rPr>
        <w:t>.</w:t>
      </w:r>
    </w:p>
    <w:p w:rsidR="00F44A0A" w:rsidRDefault="00F44A0A" w:rsidP="00F44A0A">
      <w:pPr>
        <w:spacing w:line="480" w:lineRule="auto"/>
        <w:ind w:left="567" w:firstLine="720"/>
        <w:jc w:val="both"/>
        <w:rPr>
          <w:rFonts w:ascii="Times New Roman" w:hAnsi="Times New Roman" w:cs="Times New Roman"/>
          <w:sz w:val="24"/>
          <w:szCs w:val="24"/>
        </w:rPr>
      </w:pPr>
      <w:r>
        <w:rPr>
          <w:rFonts w:ascii="Times New Roman" w:hAnsi="Times New Roman" w:cs="Times New Roman"/>
          <w:sz w:val="24"/>
          <w:szCs w:val="24"/>
        </w:rPr>
        <w:t xml:space="preserve">Kemampuan </w:t>
      </w:r>
      <w:r w:rsidRPr="00C20E3F">
        <w:rPr>
          <w:rFonts w:ascii="Times New Roman" w:hAnsi="Times New Roman" w:cs="Times New Roman"/>
          <w:sz w:val="24"/>
          <w:szCs w:val="24"/>
        </w:rPr>
        <w:t>belajar siswa ialah aspek mendasar dalam proses pembelajaran. Ke</w:t>
      </w:r>
      <w:r>
        <w:rPr>
          <w:rFonts w:ascii="Times New Roman" w:hAnsi="Times New Roman" w:cs="Times New Roman"/>
          <w:sz w:val="24"/>
          <w:szCs w:val="24"/>
        </w:rPr>
        <w:t>mampuan</w:t>
      </w:r>
      <w:r w:rsidRPr="00C20E3F">
        <w:rPr>
          <w:rFonts w:ascii="Times New Roman" w:hAnsi="Times New Roman" w:cs="Times New Roman"/>
          <w:sz w:val="24"/>
          <w:szCs w:val="24"/>
        </w:rPr>
        <w:t xml:space="preserve"> tersebut mencakup bermacam ke</w:t>
      </w:r>
      <w:r>
        <w:rPr>
          <w:rFonts w:ascii="Times New Roman" w:hAnsi="Times New Roman" w:cs="Times New Roman"/>
          <w:sz w:val="24"/>
          <w:szCs w:val="24"/>
        </w:rPr>
        <w:t>mampuan</w:t>
      </w:r>
      <w:r w:rsidRPr="00C20E3F">
        <w:rPr>
          <w:rFonts w:ascii="Times New Roman" w:hAnsi="Times New Roman" w:cs="Times New Roman"/>
          <w:sz w:val="24"/>
          <w:szCs w:val="24"/>
        </w:rPr>
        <w:t xml:space="preserve"> kognitif, afektif, serta psikomotorik yang pengaruhi keberhasilan siswa dalam menguasai, mencerna, serta mempraktikkan pengetahuan.</w:t>
      </w:r>
      <w:r>
        <w:rPr>
          <w:rFonts w:ascii="Times New Roman" w:hAnsi="Times New Roman" w:cs="Times New Roman"/>
          <w:sz w:val="24"/>
          <w:szCs w:val="24"/>
        </w:rPr>
        <w:t>Saat ini</w:t>
      </w:r>
      <w:r w:rsidRPr="00C20E3F">
        <w:rPr>
          <w:rFonts w:ascii="Times New Roman" w:hAnsi="Times New Roman" w:cs="Times New Roman"/>
          <w:sz w:val="24"/>
          <w:szCs w:val="24"/>
        </w:rPr>
        <w:t>, ke</w:t>
      </w:r>
      <w:r>
        <w:rPr>
          <w:rFonts w:ascii="Times New Roman" w:hAnsi="Times New Roman" w:cs="Times New Roman"/>
          <w:sz w:val="24"/>
          <w:szCs w:val="24"/>
        </w:rPr>
        <w:t>mampuan</w:t>
      </w:r>
      <w:r w:rsidRPr="00C20E3F">
        <w:rPr>
          <w:rFonts w:ascii="Times New Roman" w:hAnsi="Times New Roman" w:cs="Times New Roman"/>
          <w:sz w:val="24"/>
          <w:szCs w:val="24"/>
        </w:rPr>
        <w:t xml:space="preserve"> belajar siswa tidak cuma dipengaruhi oleh aspek internal semacam motivasi serta kecerdasan, namun pula oleh aspek eksternal </w:t>
      </w:r>
      <w:r w:rsidRPr="00C20E3F">
        <w:rPr>
          <w:rFonts w:ascii="Times New Roman" w:hAnsi="Times New Roman" w:cs="Times New Roman"/>
          <w:sz w:val="24"/>
          <w:szCs w:val="24"/>
        </w:rPr>
        <w:lastRenderedPageBreak/>
        <w:t>semacam teknologi, area belajar, serta pendekatan</w:t>
      </w:r>
      <w:r>
        <w:rPr>
          <w:rFonts w:ascii="Times New Roman" w:hAnsi="Times New Roman" w:cs="Times New Roman"/>
          <w:sz w:val="24"/>
          <w:szCs w:val="24"/>
        </w:rPr>
        <w:t xml:space="preserve"> yang digunakan dalam pembelajaran</w:t>
      </w:r>
      <w:r w:rsidRPr="00C20E3F">
        <w:rPr>
          <w:rFonts w:ascii="Times New Roman" w:hAnsi="Times New Roman" w:cs="Times New Roman"/>
          <w:sz w:val="24"/>
          <w:szCs w:val="24"/>
        </w:rPr>
        <w:t>.</w:t>
      </w:r>
      <w:r w:rsidRPr="009A5134">
        <w:rPr>
          <w:rFonts w:ascii="Times New Roman" w:hAnsi="Times New Roman" w:cs="Times New Roman"/>
          <w:sz w:val="24"/>
          <w:szCs w:val="24"/>
        </w:rPr>
        <w:t>Guru sebagai fasilitator dan motivator mempunyai peran strategis dalam menentukan keberhasilan pembelajaran. Pembelajaran yang dilakukan guru hendaknya tidak hanya berfokus pada transfer ilmu pengetahuan, namun juga mampu mendorong siswa untuk berpikir kritis,Dalam pelaksanaannya, pembelajaran harus relevan dengan kebutuhan siswa dan tantangan zaman. Di era modern, metode pembelajaran konvensional satu arah seringkali tidak efektif dalam menjawab kompleksitas kebutuhan belajar siswa. Guru perlu menerapkan pendekatan pembelajaran kontekstual, interaktif dan kolaboratif untuk meningkatkan keterlibatan siswa dalam proses pembelajaran</w:t>
      </w:r>
      <w:r>
        <w:rPr>
          <w:rFonts w:ascii="Times New Roman" w:hAnsi="Times New Roman" w:cs="Times New Roman"/>
          <w:sz w:val="24"/>
          <w:szCs w:val="24"/>
        </w:rPr>
        <w:t xml:space="preserve">. </w:t>
      </w:r>
      <w:r w:rsidRPr="005E0F87">
        <w:rPr>
          <w:rFonts w:ascii="Times New Roman" w:hAnsi="Times New Roman" w:cs="Times New Roman"/>
          <w:sz w:val="24"/>
          <w:szCs w:val="24"/>
        </w:rPr>
        <w:t>Guru dituntut  untuk  mampu  mengolah  interaksi belajar   mengajar   yang   lebih   melibatkan keaktifan dan partisipasi siswa supaya tidak terjadi   interaksi   sepihak,   kebosanan   dan ketakutan  peserta  didik  dalam  bertanya  dan menggali ilmu pengetahuanyang menyebabkan  rendahnya  hasil  belajar  yang diperoleh siswa</w:t>
      </w:r>
      <w:r w:rsidR="00A156C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662/pedagogi.v8i1.245","ISSN":"2406-7873","abstract":"Penelitian ini bertujuan untuk mendeskripsikan model pembelajaran kooperatif tipe STAD dalam meningkatkan hasil belajar siswa. Penelitian ini dilaksanakan dengan metode Library Research yang berlokasi diperpustakaan atau ruang baca secara offline maupun online. Sumber data penelitian ini yaitu 10 jurnal atau artikel karya ilmiah yang berhubungan dengan model pembelajaran kooperatif tipe STAD terhadap hasil belajar siswa. Teknik pengumpulan data dalam penelitian ini yaitu telaah dokumen atau biasa disebut dengan dokumentasi. Dokumentasi dilakukan dengan mengumpulkan data-data tentang model pembelajaran kooperatif tipe STAD terhadap hasil belajar siswa. Hasil penelitian menggunakan jenis penelitian kualitatif dengan mendeskripsikan data penelitian yang ada. Berdasarkan hasil analisis data yang diperoleh dari hasil penelitian, menyatakan bahwa model pembelajaran kooperatif tipe STAD berperan dalam meningkatkan hasil belajar siswa dan layak digunakan dalam pembelajaran.","author":[{"dropping-particle":"","family":"Sriana","given":"Jenni","non-dropping-particle":"","parse-names":false,"suffix":""},{"dropping-particle":"","family":"Sujarwo","given":"Sujarwo","non-dropping-particle":"","parse-names":false,"suffix":""}],"container-title":"Pedagogi: Jurnal Ilmiah Pendidikan","id":"ITEM-1","issue":"1","issued":{"date-parts":[["2022"]]},"page":"39-51","title":"Analisis Model Pembelajaran Kooperatif Tipe Stad Dalam Meningkatkan Hasil Belajar Siswa","type":"article-journal","volume":"8"},"uris":["http://www.mendeley.com/documents/?uuid=1a5c22cc-af9c-4e8d-b874-f289b944c7ed"]}],"mendeley":{"formattedCitation":"(Sriana &amp; Sujarwo, 2022)","plainTextFormattedCitation":"(Sriana &amp; Sujarwo, 2022)","previouslyFormattedCitation":"(Sriana &amp; Sujarwo, 2022)"},"properties":{"noteIndex":0},"schema":"https://github.com/citation-style-language/schema/raw/master/csl-citation.json"}</w:instrText>
      </w:r>
      <w:r w:rsidR="00A156C7">
        <w:rPr>
          <w:rFonts w:ascii="Times New Roman" w:hAnsi="Times New Roman" w:cs="Times New Roman"/>
          <w:sz w:val="24"/>
          <w:szCs w:val="24"/>
        </w:rPr>
        <w:fldChar w:fldCharType="separate"/>
      </w:r>
      <w:r w:rsidRPr="005E0F87">
        <w:rPr>
          <w:rFonts w:ascii="Times New Roman" w:hAnsi="Times New Roman" w:cs="Times New Roman"/>
          <w:noProof/>
          <w:sz w:val="24"/>
          <w:szCs w:val="24"/>
        </w:rPr>
        <w:t>(Sriana &amp; Sujarwo, 2022)</w:t>
      </w:r>
      <w:r w:rsidR="00A156C7">
        <w:rPr>
          <w:rFonts w:ascii="Times New Roman" w:hAnsi="Times New Roman" w:cs="Times New Roman"/>
          <w:sz w:val="24"/>
          <w:szCs w:val="24"/>
        </w:rPr>
        <w:fldChar w:fldCharType="end"/>
      </w:r>
      <w:r>
        <w:rPr>
          <w:rFonts w:ascii="Times New Roman" w:hAnsi="Times New Roman" w:cs="Times New Roman"/>
          <w:sz w:val="24"/>
          <w:szCs w:val="24"/>
        </w:rPr>
        <w:t>.</w:t>
      </w:r>
    </w:p>
    <w:p w:rsidR="00F44A0A" w:rsidRDefault="00F44A0A" w:rsidP="00F44A0A">
      <w:pPr>
        <w:spacing w:line="480" w:lineRule="auto"/>
        <w:ind w:left="567" w:firstLine="720"/>
        <w:jc w:val="both"/>
        <w:rPr>
          <w:rFonts w:ascii="Times New Roman" w:hAnsi="Times New Roman" w:cs="Times New Roman"/>
          <w:sz w:val="24"/>
          <w:szCs w:val="24"/>
        </w:rPr>
      </w:pPr>
      <w:r w:rsidRPr="00AF074F">
        <w:rPr>
          <w:rFonts w:ascii="Times New Roman" w:hAnsi="Times New Roman" w:cs="Times New Roman"/>
          <w:sz w:val="24"/>
          <w:szCs w:val="24"/>
        </w:rPr>
        <w:t>Proses pembelajaran yang efektif memerlukan dukungan berbagai faktor, salah satunya adalah fasilitas sekolah. Fasilitas yang memadai, seperti ruang kelas yang nyaman, media pembelajaran yang memadai, serta akses terhadap sumber belajar yang relevan, sangat berperan dalam menunjang keberhasilan belajar siswa.Namun, kenyataan di beberapa sekolah menunjukkan bahwa keterbatasan fasilitas masih menjadi tantangan yang harus dihadapi.</w:t>
      </w:r>
    </w:p>
    <w:p w:rsidR="00F44A0A" w:rsidRDefault="00F44A0A" w:rsidP="00F44A0A">
      <w:pPr>
        <w:spacing w:line="480" w:lineRule="auto"/>
        <w:ind w:left="567"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observasi dan wawancara dengan guru di SD Negeri 101944 Deli Muda, </w:t>
      </w:r>
      <w:r w:rsidRPr="00AF074F">
        <w:rPr>
          <w:rFonts w:ascii="Times New Roman" w:hAnsi="Times New Roman" w:cs="Times New Roman"/>
          <w:sz w:val="24"/>
          <w:szCs w:val="24"/>
        </w:rPr>
        <w:t>keterbatasan fasilitas t</w:t>
      </w:r>
      <w:r>
        <w:rPr>
          <w:rFonts w:ascii="Times New Roman" w:hAnsi="Times New Roman" w:cs="Times New Roman"/>
          <w:sz w:val="24"/>
          <w:szCs w:val="24"/>
        </w:rPr>
        <w:t>erlihat</w:t>
      </w:r>
      <w:r w:rsidRPr="00AF074F">
        <w:rPr>
          <w:rFonts w:ascii="Times New Roman" w:hAnsi="Times New Roman" w:cs="Times New Roman"/>
          <w:sz w:val="24"/>
          <w:szCs w:val="24"/>
        </w:rPr>
        <w:t xml:space="preserve"> dari kurangnya media pembelajaran interaktif seperti alat peraga matematika, buku referensi, dan teknologi pendukung. Hal ini berdampak pada proses pembelajaran, terutama dalam mata pelajaran Matematika, yang memerlukan pemahaman konsep secara konkret</w:t>
      </w:r>
      <w:r>
        <w:rPr>
          <w:rFonts w:ascii="Times New Roman" w:hAnsi="Times New Roman" w:cs="Times New Roman"/>
          <w:sz w:val="24"/>
          <w:szCs w:val="24"/>
        </w:rPr>
        <w:t>. Di dalam proses pembelajaran siswa masih mengalami kesulitan dalam memahami konteks soal cerita terutama yang melibatkan bilangan pecahan, mereka tidak mampu mengidentifikasi informasi penting atau menentukan langkah-langkah penyelesaian yang tepat. P</w:t>
      </w:r>
      <w:r w:rsidRPr="00AF0A22">
        <w:rPr>
          <w:rFonts w:ascii="Times New Roman" w:hAnsi="Times New Roman" w:cs="Times New Roman"/>
          <w:sz w:val="24"/>
          <w:szCs w:val="24"/>
        </w:rPr>
        <w:t>embelajaran yang masih berpusat pada guru (</w:t>
      </w:r>
      <w:r w:rsidRPr="009E39B5">
        <w:rPr>
          <w:rFonts w:ascii="Times New Roman" w:hAnsi="Times New Roman" w:cs="Times New Roman"/>
          <w:i/>
          <w:iCs/>
          <w:sz w:val="24"/>
          <w:szCs w:val="24"/>
        </w:rPr>
        <w:t>teacher-centered learning</w:t>
      </w:r>
      <w:r w:rsidRPr="00AF0A22">
        <w:rPr>
          <w:rFonts w:ascii="Times New Roman" w:hAnsi="Times New Roman" w:cs="Times New Roman"/>
          <w:sz w:val="24"/>
          <w:szCs w:val="24"/>
        </w:rPr>
        <w:t>) sehingga siswa kurang aktif dalam proses pembelajaran</w:t>
      </w:r>
      <w:r>
        <w:rPr>
          <w:rFonts w:ascii="Times New Roman" w:hAnsi="Times New Roman" w:cs="Times New Roman"/>
          <w:sz w:val="24"/>
          <w:szCs w:val="24"/>
        </w:rPr>
        <w:t>. Guru masih sering menggunakan metode serta model</w:t>
      </w:r>
      <w:r w:rsidRPr="00372AB0">
        <w:rPr>
          <w:rFonts w:ascii="Times New Roman" w:hAnsi="Times New Roman" w:cs="Times New Roman"/>
          <w:sz w:val="24"/>
          <w:szCs w:val="24"/>
        </w:rPr>
        <w:t xml:space="preserve"> pembelajaran cenderung abstrak dan kurang melibatkan pengalaman nyata siswa.</w:t>
      </w:r>
      <w:r>
        <w:rPr>
          <w:rFonts w:ascii="Times New Roman" w:hAnsi="Times New Roman" w:cs="Times New Roman"/>
          <w:sz w:val="24"/>
          <w:szCs w:val="24"/>
        </w:rPr>
        <w:t xml:space="preserve">Hal </w:t>
      </w:r>
      <w:r w:rsidRPr="00F92BE3">
        <w:rPr>
          <w:rFonts w:ascii="Times New Roman" w:hAnsi="Times New Roman" w:cs="Times New Roman"/>
          <w:sz w:val="24"/>
          <w:szCs w:val="24"/>
        </w:rPr>
        <w:t>ini disebabkan oleh penggunaan metode pembelajaran yang konvensional, yaitu metode ceramahsiswa cenderung hanya fokus mendengarkan penjelasan guru, sementara guru lebih mendominasi interaksi dikelas.Akibatnya, siswa terhambat untuk mengemukakan pendapat, mengajukan pertanyaan, berbagi pengalaman, atau memimpin kelompok.</w:t>
      </w:r>
      <w:r>
        <w:rPr>
          <w:rFonts w:ascii="Times New Roman" w:hAnsi="Times New Roman" w:cs="Times New Roman"/>
          <w:sz w:val="24"/>
          <w:szCs w:val="24"/>
        </w:rPr>
        <w:t xml:space="preserve">Banyak siswa tidak dapat mengubah kalimat dalam soal cerita menjadi model matematis seperti persamaan atau operasi pada pecahan.Sehingga </w:t>
      </w:r>
      <w:r w:rsidRPr="00AF0A22">
        <w:rPr>
          <w:rFonts w:ascii="Times New Roman" w:hAnsi="Times New Roman" w:cs="Times New Roman"/>
          <w:sz w:val="24"/>
          <w:szCs w:val="24"/>
        </w:rPr>
        <w:t>siswa memperoleh nilai dibawah Kriteria Ketuntasan Minimal (KKM) pada materi bilangan pecahan</w:t>
      </w:r>
      <w:r>
        <w:rPr>
          <w:rFonts w:ascii="Times New Roman" w:hAnsi="Times New Roman" w:cs="Times New Roman"/>
          <w:sz w:val="24"/>
          <w:szCs w:val="24"/>
        </w:rPr>
        <w:t xml:space="preserve">.Di SD Negeri 101944 nilai </w:t>
      </w:r>
      <w:r w:rsidRPr="00AF0A22">
        <w:rPr>
          <w:rFonts w:ascii="Times New Roman" w:hAnsi="Times New Roman" w:cs="Times New Roman"/>
          <w:sz w:val="24"/>
          <w:szCs w:val="24"/>
        </w:rPr>
        <w:t>Kriteria Ketuntasan Minimal</w:t>
      </w:r>
      <w:r>
        <w:rPr>
          <w:rFonts w:ascii="Times New Roman" w:hAnsi="Times New Roman" w:cs="Times New Roman"/>
          <w:sz w:val="24"/>
          <w:szCs w:val="24"/>
        </w:rPr>
        <w:t xml:space="preserve"> (KKM) pada pelajaran matematika yaitu 70.Artinya kemampuan pemahaman siswa pada pecahan </w:t>
      </w:r>
      <w:r>
        <w:rPr>
          <w:rFonts w:ascii="Times New Roman" w:hAnsi="Times New Roman" w:cs="Times New Roman"/>
          <w:sz w:val="24"/>
          <w:szCs w:val="24"/>
        </w:rPr>
        <w:lastRenderedPageBreak/>
        <w:t>masih tergolong rendah.</w:t>
      </w:r>
      <w:r w:rsidRPr="009D285B">
        <w:rPr>
          <w:rFonts w:ascii="Times New Roman" w:hAnsi="Times New Roman" w:cs="Times New Roman"/>
          <w:sz w:val="24"/>
          <w:szCs w:val="24"/>
        </w:rPr>
        <w:t>Pembelajaran matematika yang masih rendah disebabkan karena berbagaipermasalahan. Salah satu permasalahan dalam pembelajaran matematika yaituanggapan dari sebagian besar siswa bahwa matematika adalah pelajaran yangsulit dan membosankan, sehingga banyak siswa yang kurang menyukaipelajaran matematika bahkan menjadikan matematika sebagai momok yangharus dihindari</w:t>
      </w:r>
      <w:r w:rsidR="00A156C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39/afosj-las.v1i3.102","ISSN":"2798-9267","abstract":"Penelitian ini bertujuan untuk: (1) Mengetahui kesulitan yang dialami siswa dalam belajar matematika kelas; (2) Mengetahui penyebab siswa kesulitan dalam belajar matematika di kelas; (3) Mengungkapkan upaya yang dapat dilakukan untuk mengatasi kesulitan belajar matematika kelas IV Sekolah Dasar Negeri 105364 Lubuk Rotan. Sumber data penelitian ini adalah kelas IV Sekolah Dasar Negeri 105364 Lubuk Rotan. Pengumpulan data penelitian ini dikumpulkan dengan menggunakan instrumen penelitian berupa angket, lembar pedoman observasi dan panduan wawancara. Teknik analisis data dalam penelitian ini menggunakan deskriptif kuantitatif. Hasil penelitian menunjukkan beberapa kesimpuan yakni: (1) Kesulitan belajar matematika terdiri dari tiga kompenen yaitu kesulitan memahami konsep, kesulitan dalam keterampilan, dan kesulitan memecahkan masalah; (2) Faktor yang menyebabkan kesulitan belajar matematika berasal dari faktor internal dan faktor eksternal. Faktor internal meliputi sikap siswa dalam belajar matematika, motivasi belajar siswa yang masih rendah, kesehatan tubuh yang tidak optimal, dan kemampuan pengindraan siswa yang kurang. Sedangkan faktor eksternal antara lain kurangnya variasi mengajar guru, penggunaan media pembelajaran yang belum maksimal, sarana prasarana di sekolah, serta lingkungan keluarga; (3) Upaya yang dapat dilakukan dengan mengajarkan matematika dengan menyenangkan, menggunakan media pembelajaran yang kongret, memperbanyak latihan soal, dan menjalin kerja sama dengan orang tua siswa","author":[{"dropping-particle":"","family":"Rika","given":"Audina","non-dropping-particle":"","parse-names":false,"suffix":""},{"dropping-particle":"","family":"Fitrah","given":"Dwi Dara","non-dropping-particle":"","parse-names":false,"suffix":""}],"container-title":"All Fields of Science Journal Liaison Academia and Sosiety","id":"ITEM-1","issue":"3","issued":{"date-parts":[["2021"]]},"page":"147-158","title":"Analisis Faktor Penyebab Kesulitan Belajar Matematika Kelas IV Sekolah Dasar Negeri 105364 Lubuk Rotan","type":"article-journal","volume":"1"},"uris":["http://www.mendeley.com/documents/?uuid=cc0ef851-5c18-4410-9aa0-e1e4335086f9"]}],"mendeley":{"formattedCitation":"(Rika &amp; Fitrah, 2021)","manualFormatting":"(A. Rika &amp; D. Fitrah, 2021)","plainTextFormattedCitation":"(Rika &amp; Fitrah, 2021)","previouslyFormattedCitation":"(Rika &amp; Fitrah, 2021)"},"properties":{"noteIndex":0},"schema":"https://github.com/citation-style-language/schema/raw/master/csl-citation.json"}</w:instrText>
      </w:r>
      <w:r w:rsidR="00A156C7">
        <w:rPr>
          <w:rFonts w:ascii="Times New Roman" w:hAnsi="Times New Roman" w:cs="Times New Roman"/>
          <w:sz w:val="24"/>
          <w:szCs w:val="24"/>
        </w:rPr>
        <w:fldChar w:fldCharType="separate"/>
      </w:r>
      <w:r w:rsidRPr="009D285B">
        <w:rPr>
          <w:rFonts w:ascii="Times New Roman" w:hAnsi="Times New Roman" w:cs="Times New Roman"/>
          <w:noProof/>
          <w:sz w:val="24"/>
          <w:szCs w:val="24"/>
        </w:rPr>
        <w:t>(</w:t>
      </w:r>
      <w:r>
        <w:rPr>
          <w:rFonts w:ascii="Times New Roman" w:hAnsi="Times New Roman" w:cs="Times New Roman"/>
          <w:noProof/>
          <w:sz w:val="24"/>
          <w:szCs w:val="24"/>
        </w:rPr>
        <w:t>A. Rika &amp; D. Fitr</w:t>
      </w:r>
      <w:r w:rsidRPr="009D285B">
        <w:rPr>
          <w:rFonts w:ascii="Times New Roman" w:hAnsi="Times New Roman" w:cs="Times New Roman"/>
          <w:noProof/>
          <w:sz w:val="24"/>
          <w:szCs w:val="24"/>
        </w:rPr>
        <w:t>ah, 2021)</w:t>
      </w:r>
      <w:r w:rsidR="00A156C7">
        <w:rPr>
          <w:rFonts w:ascii="Times New Roman" w:hAnsi="Times New Roman" w:cs="Times New Roman"/>
          <w:sz w:val="24"/>
          <w:szCs w:val="24"/>
        </w:rPr>
        <w:fldChar w:fldCharType="end"/>
      </w:r>
      <w:r>
        <w:rPr>
          <w:rFonts w:ascii="Times New Roman" w:hAnsi="Times New Roman" w:cs="Times New Roman"/>
          <w:sz w:val="24"/>
          <w:szCs w:val="24"/>
        </w:rPr>
        <w:t>.</w:t>
      </w:r>
    </w:p>
    <w:p w:rsidR="00F44A0A" w:rsidRDefault="00F44A0A" w:rsidP="00F44A0A">
      <w:pPr>
        <w:spacing w:line="480" w:lineRule="auto"/>
        <w:ind w:left="567" w:firstLine="720"/>
        <w:jc w:val="both"/>
        <w:rPr>
          <w:rFonts w:ascii="Times New Roman" w:hAnsi="Times New Roman" w:cs="Times New Roman"/>
          <w:sz w:val="24"/>
          <w:szCs w:val="24"/>
        </w:rPr>
      </w:pPr>
      <w:r w:rsidRPr="00584ADC">
        <w:rPr>
          <w:rFonts w:ascii="Times New Roman" w:hAnsi="Times New Roman" w:cs="Times New Roman"/>
          <w:sz w:val="24"/>
          <w:szCs w:val="24"/>
        </w:rPr>
        <w:t>Salah satu aspek penting dalam pendidikan adalah pembelajaran matematika, yang berfungsi untuk melatih kemampuan berpikir logis, analitis, dan sistematis siswa.Namun, kenyataannya, pembelajaran matematika sering kali dianggap sulit oleh siswa, terutama pada materi pecahan.</w:t>
      </w:r>
      <w:r w:rsidRPr="006E21DE">
        <w:rPr>
          <w:rFonts w:ascii="Times New Roman" w:hAnsi="Times New Roman" w:cs="Times New Roman"/>
          <w:sz w:val="24"/>
          <w:szCs w:val="24"/>
        </w:rPr>
        <w:t xml:space="preserve">Hal ini disebabkan oleh pendekatan pembelajaran yang masih bersifat konvensional, kurangnya keterlibatan siswa dalam proses pembelajaran, dan rendahnya relevansi materi dengan kehidupan sehari-hari. </w:t>
      </w:r>
      <w:r w:rsidRPr="00584ADC">
        <w:rPr>
          <w:rFonts w:ascii="Times New Roman" w:hAnsi="Times New Roman" w:cs="Times New Roman"/>
          <w:sz w:val="24"/>
          <w:szCs w:val="24"/>
        </w:rPr>
        <w:t xml:space="preserve">Pemahaman yang kurang terhadap konsep pecahan dapat berdampak pada rendahnya hasil belajar siswa.Sebagai pendidik, guru memiliki peran penting dalam menciptakan lingkungan belajar yang kondusif dan mendorong partisipasi aktif siswa. Guru harus memiliki kemampuan pedagogis yang baik, seperti memahami karakteristik siswa, </w:t>
      </w:r>
      <w:r>
        <w:rPr>
          <w:rFonts w:ascii="Times New Roman" w:hAnsi="Times New Roman" w:cs="Times New Roman"/>
          <w:sz w:val="24"/>
          <w:szCs w:val="24"/>
        </w:rPr>
        <w:t>serta model</w:t>
      </w:r>
      <w:r w:rsidRPr="00584ADC">
        <w:rPr>
          <w:rFonts w:ascii="Times New Roman" w:hAnsi="Times New Roman" w:cs="Times New Roman"/>
          <w:sz w:val="24"/>
          <w:szCs w:val="24"/>
        </w:rPr>
        <w:t xml:space="preserve"> pembelajaran yang sesuai</w:t>
      </w:r>
      <w:r>
        <w:rPr>
          <w:rFonts w:ascii="Times New Roman" w:hAnsi="Times New Roman" w:cs="Times New Roman"/>
          <w:sz w:val="24"/>
          <w:szCs w:val="24"/>
        </w:rPr>
        <w:t xml:space="preserve">. </w:t>
      </w:r>
      <w:r w:rsidRPr="003D2CCB">
        <w:rPr>
          <w:rFonts w:ascii="Times New Roman" w:hAnsi="Times New Roman" w:cs="Times New Roman"/>
          <w:sz w:val="24"/>
          <w:szCs w:val="24"/>
        </w:rPr>
        <w:t xml:space="preserve">Sebagai pendidik, guru memiliki peran penting dalam menciptakan lingkungan belajar yang kondusif dan mendorong partisipasi aktif siswa. Berdasarkan teori belajar konstruktivis dari Jean Piaget, proses belajar siswa akan lebih efektif jika siswa diberikan </w:t>
      </w:r>
      <w:r w:rsidRPr="003D2CCB">
        <w:rPr>
          <w:rFonts w:ascii="Times New Roman" w:hAnsi="Times New Roman" w:cs="Times New Roman"/>
          <w:sz w:val="24"/>
          <w:szCs w:val="24"/>
        </w:rPr>
        <w:lastRenderedPageBreak/>
        <w:t>kesempatan untuk membangunpemahaman mereka sendiri melalui pengalaman langsung. Selain itu, pendekatan pembelajaran kolaboratif yang didukung oleh teori Lev Vygotsky menekankan pentingnya interaksi sosial dalam membangun pengetahuan.Pendekatan ini juga selaras dengan prinsip John Dewey, yang menekankan pentingnya pembelajaran berbasis pengalaman dan relevansi materi dengan kehidupan nyata.</w:t>
      </w:r>
    </w:p>
    <w:p w:rsidR="00F44A0A" w:rsidRDefault="00F44A0A" w:rsidP="00F44A0A">
      <w:pPr>
        <w:spacing w:line="480" w:lineRule="auto"/>
        <w:ind w:left="567" w:firstLine="720"/>
        <w:jc w:val="both"/>
        <w:rPr>
          <w:rFonts w:ascii="Times New Roman" w:hAnsi="Times New Roman" w:cs="Times New Roman"/>
          <w:sz w:val="24"/>
          <w:szCs w:val="24"/>
        </w:rPr>
      </w:pPr>
      <w:r>
        <w:rPr>
          <w:rFonts w:ascii="Times New Roman" w:hAnsi="Times New Roman" w:cs="Times New Roman"/>
          <w:sz w:val="24"/>
          <w:szCs w:val="24"/>
        </w:rPr>
        <w:t>Untuk mengatasi hal tersebut, guru perlu melakukan peningkatan kualitas pembelajaran.</w:t>
      </w:r>
      <w:r w:rsidRPr="00725ECE">
        <w:rPr>
          <w:rFonts w:ascii="Times New Roman" w:hAnsi="Times New Roman" w:cs="Times New Roman"/>
          <w:sz w:val="24"/>
          <w:szCs w:val="24"/>
        </w:rPr>
        <w:t>Salah satu</w:t>
      </w:r>
      <w:r>
        <w:rPr>
          <w:rFonts w:ascii="Times New Roman" w:hAnsi="Times New Roman" w:cs="Times New Roman"/>
          <w:sz w:val="24"/>
          <w:szCs w:val="24"/>
        </w:rPr>
        <w:t xml:space="preserve">nya dengan menggunakan </w:t>
      </w:r>
      <w:r w:rsidRPr="00725ECE">
        <w:rPr>
          <w:rFonts w:ascii="Times New Roman" w:hAnsi="Times New Roman" w:cs="Times New Roman"/>
          <w:sz w:val="24"/>
          <w:szCs w:val="24"/>
        </w:rPr>
        <w:t xml:space="preserve">model pembelajaran untuk meningkatkan hasil belajar matematika </w:t>
      </w:r>
      <w:r>
        <w:rPr>
          <w:rFonts w:ascii="Times New Roman" w:hAnsi="Times New Roman" w:cs="Times New Roman"/>
          <w:sz w:val="24"/>
          <w:szCs w:val="24"/>
        </w:rPr>
        <w:t>yaitu dengan model</w:t>
      </w:r>
      <w:r w:rsidRPr="00725ECE">
        <w:rPr>
          <w:rFonts w:ascii="Times New Roman" w:hAnsi="Times New Roman" w:cs="Times New Roman"/>
          <w:i/>
          <w:iCs/>
          <w:sz w:val="24"/>
          <w:szCs w:val="24"/>
        </w:rPr>
        <w:t>Realistic Mathematics Education</w:t>
      </w:r>
      <w:r w:rsidRPr="00725ECE">
        <w:rPr>
          <w:rFonts w:ascii="Times New Roman" w:hAnsi="Times New Roman" w:cs="Times New Roman"/>
          <w:sz w:val="24"/>
          <w:szCs w:val="24"/>
        </w:rPr>
        <w:t xml:space="preserve"> (RME). RME merupakan pendekatan pembelajaran yang berfokus pada pengembangan pemahaman konsep melalui konteks nyata dan aktivitas siswa.Model ini mendorong siswa untuk menghubungkan konsep matematika dengan situasi sehari-hari, sehingga pembelajaran menjadi lebih bermakna dan menarik.RME bertujuan untuk menciptakan lingkungan belajar yang memungkinkan siswa aktif membangun pengetahuan melalui pengalaman, interaksi sosial, dan pemecahan masalah yang bermakna</w:t>
      </w:r>
      <w:r>
        <w:rPr>
          <w:rFonts w:ascii="Times New Roman" w:hAnsi="Times New Roman" w:cs="Times New Roman"/>
          <w:sz w:val="24"/>
          <w:szCs w:val="24"/>
        </w:rPr>
        <w:t xml:space="preserve">.Dengan model ini, diharapkan dapat meningkatkan hasil belajar siswa pada pembelajaran matematika khususnya pada materi pecahan. Sependapat dengan (Landong et all., 2024) </w:t>
      </w:r>
      <w:r w:rsidRPr="003C7BF0">
        <w:rPr>
          <w:rFonts w:ascii="Times New Roman" w:hAnsi="Times New Roman" w:cs="Times New Roman"/>
          <w:sz w:val="24"/>
          <w:szCs w:val="24"/>
        </w:rPr>
        <w:t>Pembelajarandengan menggunakan pendekatan</w:t>
      </w:r>
      <w:r w:rsidRPr="003C7BF0">
        <w:rPr>
          <w:rFonts w:ascii="Times New Roman" w:hAnsi="Times New Roman" w:cs="Times New Roman"/>
          <w:i/>
          <w:iCs/>
          <w:sz w:val="24"/>
          <w:szCs w:val="24"/>
        </w:rPr>
        <w:t>Realistic Mathematic Education</w:t>
      </w:r>
      <w:r w:rsidRPr="003C7BF0">
        <w:rPr>
          <w:rFonts w:ascii="Times New Roman" w:hAnsi="Times New Roman" w:cs="Times New Roman"/>
          <w:sz w:val="24"/>
          <w:szCs w:val="24"/>
        </w:rPr>
        <w:t xml:space="preserve">(RME) menyenangkan karena siswabisa mengeksplor pemahamanmereka sendiri melalui masalahkontekstualyangdisajikandidalamnya. Focus pertama RMEadalah </w:t>
      </w:r>
      <w:r w:rsidRPr="003C7BF0">
        <w:rPr>
          <w:rFonts w:ascii="Times New Roman" w:hAnsi="Times New Roman" w:cs="Times New Roman"/>
          <w:sz w:val="24"/>
          <w:szCs w:val="24"/>
        </w:rPr>
        <w:lastRenderedPageBreak/>
        <w:t xml:space="preserve">bagaimana semestinya topic-topik matematika diajarkan di dalamkelasdan bagaimana semestinyasiswa- siswa belajar maematikadikelas. Maka dari itu perlu adanyabahan ajar berbasis </w:t>
      </w:r>
      <w:r w:rsidRPr="003C7BF0">
        <w:rPr>
          <w:rFonts w:ascii="Times New Roman" w:hAnsi="Times New Roman" w:cs="Times New Roman"/>
          <w:i/>
          <w:iCs/>
          <w:sz w:val="24"/>
          <w:szCs w:val="24"/>
        </w:rPr>
        <w:t>RealisticMathematic Education</w:t>
      </w:r>
      <w:r w:rsidRPr="003C7BF0">
        <w:rPr>
          <w:rFonts w:ascii="Times New Roman" w:hAnsi="Times New Roman" w:cs="Times New Roman"/>
          <w:sz w:val="24"/>
          <w:szCs w:val="24"/>
        </w:rPr>
        <w:t xml:space="preserve"> (RME) yangmenyenangkan, lebih bermakna dantentunya materi yang diberikan akan lama diingat oleh siswa.</w:t>
      </w:r>
    </w:p>
    <w:p w:rsidR="00F44A0A" w:rsidRDefault="00F44A0A" w:rsidP="00F44A0A">
      <w:pPr>
        <w:spacing w:line="480" w:lineRule="auto"/>
        <w:ind w:left="567" w:firstLine="720"/>
        <w:jc w:val="both"/>
        <w:rPr>
          <w:rFonts w:ascii="Times New Roman" w:hAnsi="Times New Roman" w:cs="Times New Roman"/>
          <w:b/>
          <w:bCs/>
          <w:sz w:val="24"/>
          <w:szCs w:val="24"/>
        </w:rPr>
      </w:pPr>
      <w:r>
        <w:rPr>
          <w:rFonts w:ascii="Times New Roman" w:hAnsi="Times New Roman" w:cs="Times New Roman"/>
          <w:sz w:val="24"/>
          <w:szCs w:val="24"/>
        </w:rPr>
        <w:t xml:space="preserve">Berdasarkan beberapa masalah yang telah teridentifikasi diatas, maka peneliti tertarik untuk mengangkat judul </w:t>
      </w:r>
      <w:r w:rsidRPr="00057A0A">
        <w:rPr>
          <w:rFonts w:ascii="Times New Roman" w:hAnsi="Times New Roman" w:cs="Times New Roman"/>
          <w:b/>
          <w:bCs/>
          <w:sz w:val="24"/>
          <w:szCs w:val="24"/>
        </w:rPr>
        <w:t>“UpayaMeningkatkan Kemampuan Pemahaman Pada Soal Cerita Bilangan Pecahan Dengan Menerapkan Model RME Siswa Kelas IV SDN 101944 Deli Muda”</w:t>
      </w:r>
      <w:r>
        <w:rPr>
          <w:rFonts w:ascii="Times New Roman" w:hAnsi="Times New Roman" w:cs="Times New Roman"/>
          <w:b/>
          <w:bCs/>
          <w:sz w:val="24"/>
          <w:szCs w:val="24"/>
        </w:rPr>
        <w:t>.</w:t>
      </w:r>
    </w:p>
    <w:p w:rsidR="00F44A0A" w:rsidRPr="00057A0A" w:rsidRDefault="00F44A0A" w:rsidP="00F44A0A">
      <w:pPr>
        <w:spacing w:line="480" w:lineRule="auto"/>
        <w:ind w:left="567" w:firstLine="720"/>
        <w:jc w:val="both"/>
        <w:rPr>
          <w:rFonts w:ascii="Times New Roman" w:hAnsi="Times New Roman" w:cs="Times New Roman"/>
          <w:b/>
          <w:bCs/>
          <w:sz w:val="24"/>
          <w:szCs w:val="24"/>
        </w:rPr>
      </w:pPr>
    </w:p>
    <w:p w:rsidR="00F44A0A" w:rsidRPr="00D75768" w:rsidRDefault="00F44A0A" w:rsidP="00F44A0A">
      <w:pPr>
        <w:pStyle w:val="ListParagraph"/>
        <w:numPr>
          <w:ilvl w:val="1"/>
          <w:numId w:val="11"/>
        </w:numPr>
        <w:spacing w:line="480" w:lineRule="auto"/>
        <w:ind w:left="567" w:hanging="567"/>
        <w:rPr>
          <w:rFonts w:ascii="Times New Roman" w:hAnsi="Times New Roman" w:cs="Times New Roman"/>
          <w:b/>
          <w:bCs/>
          <w:sz w:val="24"/>
          <w:szCs w:val="24"/>
        </w:rPr>
      </w:pPr>
      <w:r w:rsidRPr="00D75768">
        <w:rPr>
          <w:rFonts w:ascii="Times New Roman" w:hAnsi="Times New Roman" w:cs="Times New Roman"/>
          <w:b/>
          <w:bCs/>
          <w:sz w:val="24"/>
          <w:szCs w:val="24"/>
        </w:rPr>
        <w:t xml:space="preserve">Identifikasi Masalah </w:t>
      </w:r>
    </w:p>
    <w:p w:rsidR="00F44A0A" w:rsidRDefault="00F44A0A" w:rsidP="00F44A0A">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Berdasarkan latar belakang diatas, masalah-masalah yang teridentifikasi yaitu sebagai berikut:</w:t>
      </w:r>
    </w:p>
    <w:p w:rsidR="00F44A0A" w:rsidRDefault="00F44A0A" w:rsidP="00F44A0A">
      <w:pPr>
        <w:pStyle w:val="ListParagraph"/>
        <w:numPr>
          <w:ilvl w:val="0"/>
          <w:numId w:val="8"/>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K</w:t>
      </w:r>
      <w:r w:rsidRPr="00AF074F">
        <w:rPr>
          <w:rFonts w:ascii="Times New Roman" w:hAnsi="Times New Roman" w:cs="Times New Roman"/>
          <w:sz w:val="24"/>
          <w:szCs w:val="24"/>
        </w:rPr>
        <w:t>eterbatasan fasilitas t</w:t>
      </w:r>
      <w:r>
        <w:rPr>
          <w:rFonts w:ascii="Times New Roman" w:hAnsi="Times New Roman" w:cs="Times New Roman"/>
          <w:sz w:val="24"/>
          <w:szCs w:val="24"/>
        </w:rPr>
        <w:t>erlihat</w:t>
      </w:r>
      <w:r w:rsidRPr="00AF074F">
        <w:rPr>
          <w:rFonts w:ascii="Times New Roman" w:hAnsi="Times New Roman" w:cs="Times New Roman"/>
          <w:sz w:val="24"/>
          <w:szCs w:val="24"/>
        </w:rPr>
        <w:t xml:space="preserve"> dari kurangnya media pembelajaran interaktif seperti alat peraga matematika, buku referensi, dan teknologi pendukung.</w:t>
      </w:r>
    </w:p>
    <w:p w:rsidR="00F44A0A" w:rsidRDefault="00F44A0A" w:rsidP="00F44A0A">
      <w:pPr>
        <w:pStyle w:val="ListParagraph"/>
        <w:numPr>
          <w:ilvl w:val="0"/>
          <w:numId w:val="8"/>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Siswa masih mengalami kesulitan dalam memahami konteks soal cerita terutama yang melibatkan bilangan pecahan</w:t>
      </w:r>
    </w:p>
    <w:p w:rsidR="00F44A0A" w:rsidRDefault="00F44A0A" w:rsidP="00F44A0A">
      <w:pPr>
        <w:pStyle w:val="ListParagraph"/>
        <w:numPr>
          <w:ilvl w:val="0"/>
          <w:numId w:val="8"/>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w:t>
      </w:r>
      <w:r w:rsidRPr="00AF0A22">
        <w:rPr>
          <w:rFonts w:ascii="Times New Roman" w:hAnsi="Times New Roman" w:cs="Times New Roman"/>
          <w:sz w:val="24"/>
          <w:szCs w:val="24"/>
        </w:rPr>
        <w:t>embelajaran yang masih berpusat pada guru (</w:t>
      </w:r>
      <w:r w:rsidRPr="009E39B5">
        <w:rPr>
          <w:rFonts w:ascii="Times New Roman" w:hAnsi="Times New Roman" w:cs="Times New Roman"/>
          <w:i/>
          <w:iCs/>
          <w:sz w:val="24"/>
          <w:szCs w:val="24"/>
        </w:rPr>
        <w:t>teacher-centered learning</w:t>
      </w:r>
      <w:r w:rsidRPr="00AF0A22">
        <w:rPr>
          <w:rFonts w:ascii="Times New Roman" w:hAnsi="Times New Roman" w:cs="Times New Roman"/>
          <w:sz w:val="24"/>
          <w:szCs w:val="24"/>
        </w:rPr>
        <w:t>) sehingga siswa kurang aktif dalam proses pembelajaran</w:t>
      </w:r>
      <w:r>
        <w:rPr>
          <w:rFonts w:ascii="Times New Roman" w:hAnsi="Times New Roman" w:cs="Times New Roman"/>
          <w:sz w:val="24"/>
          <w:szCs w:val="24"/>
        </w:rPr>
        <w:t>.</w:t>
      </w:r>
    </w:p>
    <w:p w:rsidR="00F44A0A" w:rsidRDefault="00F44A0A" w:rsidP="00F44A0A">
      <w:pPr>
        <w:pStyle w:val="ListParagraph"/>
        <w:numPr>
          <w:ilvl w:val="0"/>
          <w:numId w:val="8"/>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S</w:t>
      </w:r>
      <w:r w:rsidRPr="009E39B5">
        <w:rPr>
          <w:rFonts w:ascii="Times New Roman" w:hAnsi="Times New Roman" w:cs="Times New Roman"/>
          <w:sz w:val="24"/>
          <w:szCs w:val="24"/>
        </w:rPr>
        <w:t xml:space="preserve">iswa memperoleh nilai dibawah Kriteria Ketuntasan Minimal (KKM) pada materi bilangan pecahan. </w:t>
      </w:r>
    </w:p>
    <w:p w:rsidR="00F44A0A" w:rsidRDefault="00F44A0A" w:rsidP="00F44A0A">
      <w:pPr>
        <w:pStyle w:val="ListParagraph"/>
        <w:spacing w:line="480" w:lineRule="auto"/>
        <w:ind w:left="1134"/>
        <w:jc w:val="both"/>
        <w:rPr>
          <w:rFonts w:ascii="Times New Roman" w:hAnsi="Times New Roman" w:cs="Times New Roman"/>
          <w:sz w:val="24"/>
          <w:szCs w:val="24"/>
        </w:rPr>
      </w:pPr>
    </w:p>
    <w:p w:rsidR="00F44A0A" w:rsidRPr="00D75768" w:rsidRDefault="00F44A0A" w:rsidP="00F44A0A">
      <w:pPr>
        <w:pStyle w:val="ListParagraph"/>
        <w:numPr>
          <w:ilvl w:val="1"/>
          <w:numId w:val="11"/>
        </w:numPr>
        <w:spacing w:line="480" w:lineRule="auto"/>
        <w:ind w:left="567" w:hanging="567"/>
        <w:jc w:val="both"/>
        <w:rPr>
          <w:rFonts w:ascii="Times New Roman" w:hAnsi="Times New Roman" w:cs="Times New Roman"/>
          <w:b/>
          <w:bCs/>
          <w:sz w:val="24"/>
          <w:szCs w:val="24"/>
        </w:rPr>
      </w:pPr>
      <w:r w:rsidRPr="00D75768">
        <w:rPr>
          <w:rFonts w:ascii="Times New Roman" w:hAnsi="Times New Roman" w:cs="Times New Roman"/>
          <w:b/>
          <w:bCs/>
          <w:sz w:val="24"/>
          <w:szCs w:val="24"/>
        </w:rPr>
        <w:t xml:space="preserve">Batasan Masalah </w:t>
      </w:r>
    </w:p>
    <w:p w:rsidR="00F44A0A" w:rsidRDefault="00F44A0A" w:rsidP="00F44A0A">
      <w:pPr>
        <w:pStyle w:val="ListParagraph"/>
        <w:spacing w:line="480" w:lineRule="auto"/>
        <w:ind w:left="567"/>
        <w:rPr>
          <w:rFonts w:ascii="Times New Roman" w:hAnsi="Times New Roman" w:cs="Times New Roman"/>
          <w:sz w:val="24"/>
          <w:szCs w:val="24"/>
        </w:rPr>
      </w:pPr>
      <w:r w:rsidRPr="005A275E">
        <w:rPr>
          <w:rFonts w:ascii="Times New Roman" w:hAnsi="Times New Roman" w:cs="Times New Roman"/>
          <w:sz w:val="24"/>
          <w:szCs w:val="24"/>
        </w:rPr>
        <w:t>Adapun batasan masalah pada penelitian ini adalah sebagai berikut:</w:t>
      </w:r>
    </w:p>
    <w:p w:rsidR="00F44A0A" w:rsidRDefault="00F44A0A" w:rsidP="00F44A0A">
      <w:pPr>
        <w:pStyle w:val="ListParagraph"/>
        <w:numPr>
          <w:ilvl w:val="0"/>
          <w:numId w:val="9"/>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Penelitian hanya terbatas pada siswa kelas IV di SD Negeri 101944 Deli Muda</w:t>
      </w:r>
    </w:p>
    <w:p w:rsidR="00F44A0A" w:rsidRDefault="00F44A0A" w:rsidP="00F44A0A">
      <w:pPr>
        <w:pStyle w:val="ListParagraph"/>
        <w:numPr>
          <w:ilvl w:val="0"/>
          <w:numId w:val="9"/>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Penelitian ini akan mengevaluasi model RME dalam meningkatkan pemahaman bilangan pecahan pada siswa kelas IV SD Negeri 101944 Deli Muda</w:t>
      </w:r>
    </w:p>
    <w:p w:rsidR="00F44A0A" w:rsidRDefault="00F44A0A" w:rsidP="00F44A0A">
      <w:pPr>
        <w:pStyle w:val="ListParagraph"/>
        <w:numPr>
          <w:ilvl w:val="0"/>
          <w:numId w:val="9"/>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Fokus utama penelitian ini adalah pada pemahaman bilangan pecahan senilai pada soal cerita</w:t>
      </w:r>
    </w:p>
    <w:p w:rsidR="00F44A0A" w:rsidRPr="000A6CBA" w:rsidRDefault="00F44A0A" w:rsidP="00F44A0A">
      <w:pPr>
        <w:pStyle w:val="ListParagraph"/>
        <w:spacing w:line="480" w:lineRule="auto"/>
        <w:ind w:left="1134"/>
        <w:jc w:val="both"/>
        <w:rPr>
          <w:rFonts w:ascii="Times New Roman" w:hAnsi="Times New Roman" w:cs="Times New Roman"/>
          <w:sz w:val="24"/>
          <w:szCs w:val="24"/>
        </w:rPr>
      </w:pPr>
    </w:p>
    <w:p w:rsidR="00F44A0A" w:rsidRPr="00D75768" w:rsidRDefault="00F44A0A" w:rsidP="00F44A0A">
      <w:pPr>
        <w:pStyle w:val="ListParagraph"/>
        <w:numPr>
          <w:ilvl w:val="1"/>
          <w:numId w:val="11"/>
        </w:numPr>
        <w:spacing w:line="480" w:lineRule="auto"/>
        <w:ind w:left="567" w:hanging="567"/>
        <w:rPr>
          <w:rFonts w:ascii="Times New Roman" w:hAnsi="Times New Roman" w:cs="Times New Roman"/>
          <w:b/>
          <w:bCs/>
          <w:sz w:val="24"/>
          <w:szCs w:val="24"/>
        </w:rPr>
      </w:pPr>
      <w:r w:rsidRPr="00D75768">
        <w:rPr>
          <w:rFonts w:ascii="Times New Roman" w:hAnsi="Times New Roman" w:cs="Times New Roman"/>
          <w:b/>
          <w:bCs/>
          <w:sz w:val="24"/>
          <w:szCs w:val="24"/>
        </w:rPr>
        <w:t xml:space="preserve">Rumusan Masalah </w:t>
      </w:r>
    </w:p>
    <w:p w:rsidR="00F44A0A" w:rsidRDefault="00F44A0A" w:rsidP="00F44A0A">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Adapun rumusan masalah berdasarkan latar belakang masalah diatas yaitu apakah model </w:t>
      </w:r>
      <w:r w:rsidRPr="00725ECE">
        <w:rPr>
          <w:rFonts w:ascii="Times New Roman" w:hAnsi="Times New Roman" w:cs="Times New Roman"/>
          <w:i/>
          <w:iCs/>
          <w:sz w:val="24"/>
          <w:szCs w:val="24"/>
        </w:rPr>
        <w:t>Realistic Mathematics Education</w:t>
      </w:r>
      <w:r w:rsidRPr="000C00BA">
        <w:rPr>
          <w:rFonts w:ascii="Times New Roman" w:hAnsi="Times New Roman" w:cs="Times New Roman"/>
          <w:sz w:val="24"/>
          <w:szCs w:val="24"/>
        </w:rPr>
        <w:t>(RME)</w:t>
      </w:r>
      <w:r>
        <w:rPr>
          <w:rFonts w:ascii="Times New Roman" w:hAnsi="Times New Roman" w:cs="Times New Roman"/>
          <w:sz w:val="24"/>
          <w:szCs w:val="24"/>
        </w:rPr>
        <w:t xml:space="preserve"> dapat meningkatkan kemampuan pemahaman pada soal cerita bilangan pecahan pada siswa kelas IV SD Negeri 101944 Deli Muda?</w:t>
      </w:r>
    </w:p>
    <w:p w:rsidR="00F44A0A" w:rsidRDefault="00F44A0A" w:rsidP="00F44A0A">
      <w:pPr>
        <w:pStyle w:val="ListParagraph"/>
        <w:spacing w:line="480" w:lineRule="auto"/>
        <w:ind w:left="567" w:firstLine="567"/>
        <w:jc w:val="both"/>
        <w:rPr>
          <w:rFonts w:ascii="Times New Roman" w:hAnsi="Times New Roman" w:cs="Times New Roman"/>
          <w:sz w:val="24"/>
          <w:szCs w:val="24"/>
        </w:rPr>
      </w:pPr>
    </w:p>
    <w:p w:rsidR="00F44A0A" w:rsidRDefault="00F44A0A" w:rsidP="00F44A0A">
      <w:pPr>
        <w:pStyle w:val="ListParagraph"/>
        <w:numPr>
          <w:ilvl w:val="1"/>
          <w:numId w:val="11"/>
        </w:numPr>
        <w:spacing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t xml:space="preserve">Tujuan Penelitian </w:t>
      </w:r>
    </w:p>
    <w:p w:rsidR="00F44A0A" w:rsidRPr="00B97298" w:rsidRDefault="00F44A0A" w:rsidP="00F44A0A">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Adapun tujuan dari penulisan ini adalah untuk meningkatkan kemampuan pemahaman pada soal cerita bilangan pecahan dengan menerapkan model </w:t>
      </w:r>
      <w:r w:rsidRPr="00725ECE">
        <w:rPr>
          <w:rFonts w:ascii="Times New Roman" w:hAnsi="Times New Roman" w:cs="Times New Roman"/>
          <w:i/>
          <w:iCs/>
          <w:sz w:val="24"/>
          <w:szCs w:val="24"/>
        </w:rPr>
        <w:t>Realistic Mathematics Education</w:t>
      </w:r>
      <w:r w:rsidRPr="000C00BA">
        <w:rPr>
          <w:rFonts w:ascii="Times New Roman" w:hAnsi="Times New Roman" w:cs="Times New Roman"/>
          <w:sz w:val="24"/>
          <w:szCs w:val="24"/>
        </w:rPr>
        <w:t>(RME)</w:t>
      </w:r>
      <w:r>
        <w:rPr>
          <w:rFonts w:ascii="Times New Roman" w:hAnsi="Times New Roman" w:cs="Times New Roman"/>
          <w:sz w:val="24"/>
          <w:szCs w:val="24"/>
        </w:rPr>
        <w:t xml:space="preserve"> pada siswa kelas IV SD Negeri 101944 Deli Muda</w:t>
      </w:r>
    </w:p>
    <w:p w:rsidR="00F44A0A" w:rsidRDefault="00F44A0A" w:rsidP="00F44A0A">
      <w:pPr>
        <w:pStyle w:val="ListParagraph"/>
        <w:spacing w:line="480" w:lineRule="auto"/>
        <w:ind w:left="567" w:firstLine="567"/>
        <w:jc w:val="both"/>
        <w:rPr>
          <w:rFonts w:ascii="Times New Roman" w:hAnsi="Times New Roman" w:cs="Times New Roman"/>
          <w:sz w:val="24"/>
          <w:szCs w:val="24"/>
        </w:rPr>
      </w:pPr>
    </w:p>
    <w:p w:rsidR="00F44A0A" w:rsidRDefault="00F44A0A" w:rsidP="00F44A0A">
      <w:pPr>
        <w:pStyle w:val="ListParagraph"/>
        <w:spacing w:line="480" w:lineRule="auto"/>
        <w:ind w:left="567" w:firstLine="567"/>
        <w:jc w:val="both"/>
        <w:rPr>
          <w:rFonts w:ascii="Times New Roman" w:hAnsi="Times New Roman" w:cs="Times New Roman"/>
          <w:sz w:val="24"/>
          <w:szCs w:val="24"/>
        </w:rPr>
      </w:pPr>
    </w:p>
    <w:p w:rsidR="00F44A0A" w:rsidRDefault="00F44A0A" w:rsidP="00F44A0A">
      <w:pPr>
        <w:pStyle w:val="ListParagraph"/>
        <w:numPr>
          <w:ilvl w:val="1"/>
          <w:numId w:val="11"/>
        </w:numPr>
        <w:spacing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t xml:space="preserve">Manfaat Penelitian </w:t>
      </w:r>
    </w:p>
    <w:p w:rsidR="00F44A0A" w:rsidRDefault="00F44A0A" w:rsidP="00F44A0A">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Manfaat penelitian Tindakan Kelas (PTK) ini ialah sebagai berikut:</w:t>
      </w:r>
    </w:p>
    <w:p w:rsidR="00F44A0A" w:rsidRDefault="00F44A0A" w:rsidP="00F44A0A">
      <w:pPr>
        <w:pStyle w:val="ListParagraph"/>
        <w:numPr>
          <w:ilvl w:val="0"/>
          <w:numId w:val="10"/>
        </w:numPr>
        <w:spacing w:line="480" w:lineRule="auto"/>
        <w:jc w:val="both"/>
        <w:rPr>
          <w:rFonts w:ascii="Times New Roman" w:hAnsi="Times New Roman" w:cs="Times New Roman"/>
          <w:sz w:val="24"/>
          <w:szCs w:val="24"/>
          <w:u w:val="single"/>
        </w:rPr>
      </w:pPr>
      <w:r w:rsidRPr="00E505B7">
        <w:rPr>
          <w:rFonts w:ascii="Times New Roman" w:hAnsi="Times New Roman" w:cs="Times New Roman"/>
          <w:sz w:val="24"/>
          <w:szCs w:val="24"/>
          <w:u w:val="single"/>
        </w:rPr>
        <w:t>Manfaat Teoritis</w:t>
      </w:r>
    </w:p>
    <w:p w:rsidR="00F44A0A" w:rsidRPr="00A87C69" w:rsidRDefault="00F44A0A" w:rsidP="00F44A0A">
      <w:pPr>
        <w:pStyle w:val="ListParagraph"/>
        <w:spacing w:line="480" w:lineRule="auto"/>
        <w:ind w:left="927"/>
        <w:jc w:val="both"/>
        <w:rPr>
          <w:rFonts w:ascii="Times New Roman" w:hAnsi="Times New Roman" w:cs="Times New Roman"/>
          <w:sz w:val="24"/>
          <w:szCs w:val="24"/>
          <w:u w:val="single"/>
        </w:rPr>
      </w:pPr>
      <w:r w:rsidRPr="00A87C69">
        <w:rPr>
          <w:rFonts w:ascii="Times New Roman" w:hAnsi="Times New Roman" w:cs="Times New Roman"/>
          <w:sz w:val="24"/>
          <w:szCs w:val="24"/>
        </w:rPr>
        <w:t xml:space="preserve">Penelitian ini diharapkan dapat memberikan kontribusi terhadap pengembangan teori pembelajaran matematika, khususnya terkait penerapan </w:t>
      </w:r>
      <w:r w:rsidRPr="00A87C69">
        <w:rPr>
          <w:rFonts w:ascii="Times New Roman" w:hAnsi="Times New Roman" w:cs="Times New Roman"/>
          <w:i/>
          <w:iCs/>
          <w:sz w:val="24"/>
          <w:szCs w:val="24"/>
        </w:rPr>
        <w:t>Realistic Mathematics Education</w:t>
      </w:r>
      <w:r w:rsidRPr="00A87C69">
        <w:rPr>
          <w:rFonts w:ascii="Times New Roman" w:hAnsi="Times New Roman" w:cs="Times New Roman"/>
          <w:sz w:val="24"/>
          <w:szCs w:val="24"/>
        </w:rPr>
        <w:t xml:space="preserve"> (RME) dalam meningkatkan pemahaman siswa pada soal cerita bilangan pecahan.Selain itu, hasil penelitian ini dapat menjadi acuan bagi pengembangan metode pembelajaran yang relevan untuk memfasilitasi kebutuhan siswa dalam memahami konsep matematika secara lebih konkret dan kontekstual.</w:t>
      </w:r>
    </w:p>
    <w:p w:rsidR="00F44A0A" w:rsidRPr="00E505B7" w:rsidRDefault="00F44A0A" w:rsidP="00F44A0A">
      <w:pPr>
        <w:pStyle w:val="ListParagraph"/>
        <w:numPr>
          <w:ilvl w:val="0"/>
          <w:numId w:val="10"/>
        </w:numPr>
        <w:spacing w:line="480" w:lineRule="auto"/>
        <w:jc w:val="both"/>
        <w:rPr>
          <w:rFonts w:ascii="Times New Roman" w:hAnsi="Times New Roman" w:cs="Times New Roman"/>
          <w:sz w:val="24"/>
          <w:szCs w:val="24"/>
          <w:u w:val="single"/>
        </w:rPr>
      </w:pPr>
      <w:r w:rsidRPr="00E505B7">
        <w:rPr>
          <w:rFonts w:ascii="Times New Roman" w:hAnsi="Times New Roman" w:cs="Times New Roman"/>
          <w:sz w:val="24"/>
          <w:szCs w:val="24"/>
          <w:u w:val="single"/>
        </w:rPr>
        <w:t>Bagi Guru</w:t>
      </w:r>
    </w:p>
    <w:p w:rsidR="00F44A0A" w:rsidRDefault="00F44A0A" w:rsidP="00F44A0A">
      <w:pPr>
        <w:pStyle w:val="ListParagraph"/>
        <w:spacing w:line="480" w:lineRule="auto"/>
        <w:ind w:left="927"/>
        <w:jc w:val="both"/>
        <w:rPr>
          <w:rFonts w:ascii="Times New Roman" w:hAnsi="Times New Roman" w:cs="Times New Roman"/>
          <w:sz w:val="24"/>
          <w:szCs w:val="24"/>
        </w:rPr>
      </w:pPr>
      <w:r w:rsidRPr="00E505B7">
        <w:rPr>
          <w:rFonts w:ascii="Times New Roman" w:hAnsi="Times New Roman" w:cs="Times New Roman"/>
          <w:sz w:val="24"/>
          <w:szCs w:val="24"/>
        </w:rPr>
        <w:t>Penelitian ini dapat menjadi panduan bagi guru dalam merancang dan melaksanakan pembelajaran matematika yang lebih efektif, khususnya dengan menggunakan model</w:t>
      </w:r>
      <w:r w:rsidRPr="00E505B7">
        <w:rPr>
          <w:rFonts w:ascii="Times New Roman" w:hAnsi="Times New Roman" w:cs="Times New Roman"/>
          <w:i/>
          <w:iCs/>
          <w:sz w:val="24"/>
          <w:szCs w:val="24"/>
        </w:rPr>
        <w:t>Realistic Mathematics Education</w:t>
      </w:r>
      <w:r>
        <w:rPr>
          <w:rFonts w:ascii="Times New Roman" w:hAnsi="Times New Roman" w:cs="Times New Roman"/>
          <w:sz w:val="24"/>
          <w:szCs w:val="24"/>
        </w:rPr>
        <w:t>(</w:t>
      </w:r>
      <w:r w:rsidRPr="00E505B7">
        <w:rPr>
          <w:rFonts w:ascii="Times New Roman" w:hAnsi="Times New Roman" w:cs="Times New Roman"/>
          <w:sz w:val="24"/>
          <w:szCs w:val="24"/>
        </w:rPr>
        <w:t>RME</w:t>
      </w:r>
      <w:r>
        <w:rPr>
          <w:rFonts w:ascii="Times New Roman" w:hAnsi="Times New Roman" w:cs="Times New Roman"/>
          <w:sz w:val="24"/>
          <w:szCs w:val="24"/>
        </w:rPr>
        <w:t>)</w:t>
      </w:r>
      <w:r w:rsidRPr="00E505B7">
        <w:rPr>
          <w:rFonts w:ascii="Times New Roman" w:hAnsi="Times New Roman" w:cs="Times New Roman"/>
          <w:sz w:val="24"/>
          <w:szCs w:val="24"/>
        </w:rPr>
        <w:t>. Guru juga dapat memahami bagaimana strategi pembelajaran berbasis konteks nyata dapat meningkatkan pemahaman siswa terhadap konsep bilangan pecahan.</w:t>
      </w:r>
    </w:p>
    <w:p w:rsidR="00F44A0A" w:rsidRPr="00E505B7" w:rsidRDefault="00F44A0A" w:rsidP="00F44A0A">
      <w:pPr>
        <w:pStyle w:val="ListParagraph"/>
        <w:numPr>
          <w:ilvl w:val="0"/>
          <w:numId w:val="10"/>
        </w:numPr>
        <w:spacing w:line="480" w:lineRule="auto"/>
        <w:jc w:val="both"/>
        <w:rPr>
          <w:rFonts w:ascii="Times New Roman" w:hAnsi="Times New Roman" w:cs="Times New Roman"/>
          <w:sz w:val="24"/>
          <w:szCs w:val="24"/>
          <w:u w:val="single"/>
        </w:rPr>
      </w:pPr>
      <w:r w:rsidRPr="00E505B7">
        <w:rPr>
          <w:rFonts w:ascii="Times New Roman" w:hAnsi="Times New Roman" w:cs="Times New Roman"/>
          <w:sz w:val="24"/>
          <w:szCs w:val="24"/>
          <w:u w:val="single"/>
        </w:rPr>
        <w:t>Bagi Siswa</w:t>
      </w:r>
    </w:p>
    <w:p w:rsidR="00F44A0A" w:rsidRDefault="00F44A0A" w:rsidP="00F44A0A">
      <w:pPr>
        <w:pStyle w:val="ListParagraph"/>
        <w:spacing w:line="480" w:lineRule="auto"/>
        <w:ind w:left="927"/>
        <w:jc w:val="both"/>
        <w:rPr>
          <w:rFonts w:ascii="Times New Roman" w:hAnsi="Times New Roman" w:cs="Times New Roman"/>
          <w:sz w:val="24"/>
          <w:szCs w:val="24"/>
        </w:rPr>
      </w:pPr>
      <w:r w:rsidRPr="00E505B7">
        <w:rPr>
          <w:rFonts w:ascii="Times New Roman" w:hAnsi="Times New Roman" w:cs="Times New Roman"/>
          <w:sz w:val="24"/>
          <w:szCs w:val="24"/>
        </w:rPr>
        <w:t>Melalui penerapan model</w:t>
      </w:r>
      <w:r w:rsidRPr="00E505B7">
        <w:rPr>
          <w:rFonts w:ascii="Times New Roman" w:hAnsi="Times New Roman" w:cs="Times New Roman"/>
          <w:i/>
          <w:iCs/>
          <w:sz w:val="24"/>
          <w:szCs w:val="24"/>
        </w:rPr>
        <w:t>Realistic Mathematics Education</w:t>
      </w:r>
      <w:r>
        <w:rPr>
          <w:rFonts w:ascii="Times New Roman" w:hAnsi="Times New Roman" w:cs="Times New Roman"/>
          <w:sz w:val="24"/>
          <w:szCs w:val="24"/>
        </w:rPr>
        <w:t>(</w:t>
      </w:r>
      <w:r w:rsidRPr="00E505B7">
        <w:rPr>
          <w:rFonts w:ascii="Times New Roman" w:hAnsi="Times New Roman" w:cs="Times New Roman"/>
          <w:sz w:val="24"/>
          <w:szCs w:val="24"/>
        </w:rPr>
        <w:t>RME</w:t>
      </w:r>
      <w:r>
        <w:rPr>
          <w:rFonts w:ascii="Times New Roman" w:hAnsi="Times New Roman" w:cs="Times New Roman"/>
          <w:sz w:val="24"/>
          <w:szCs w:val="24"/>
        </w:rPr>
        <w:t>)</w:t>
      </w:r>
      <w:r w:rsidRPr="00E505B7">
        <w:rPr>
          <w:rFonts w:ascii="Times New Roman" w:hAnsi="Times New Roman" w:cs="Times New Roman"/>
          <w:sz w:val="24"/>
          <w:szCs w:val="24"/>
        </w:rPr>
        <w:t xml:space="preserve">, siswa diharapkan dapat lebih mudah memahami soal cerita bilangan pecahan karena pembelajaran dilakukan dengan mengaitkan konsep matematika </w:t>
      </w:r>
      <w:r w:rsidRPr="00E505B7">
        <w:rPr>
          <w:rFonts w:ascii="Times New Roman" w:hAnsi="Times New Roman" w:cs="Times New Roman"/>
          <w:sz w:val="24"/>
          <w:szCs w:val="24"/>
        </w:rPr>
        <w:lastRenderedPageBreak/>
        <w:t>ke situasi nyata</w:t>
      </w:r>
      <w:r>
        <w:rPr>
          <w:rFonts w:ascii="Times New Roman" w:hAnsi="Times New Roman" w:cs="Times New Roman"/>
          <w:sz w:val="24"/>
          <w:szCs w:val="24"/>
        </w:rPr>
        <w:t>,h</w:t>
      </w:r>
      <w:r w:rsidRPr="00E505B7">
        <w:rPr>
          <w:rFonts w:ascii="Times New Roman" w:hAnsi="Times New Roman" w:cs="Times New Roman"/>
          <w:sz w:val="24"/>
          <w:szCs w:val="24"/>
        </w:rPr>
        <w:t>al ini akan membantu siswa dalam mengembangkan kemampuan berpikir logis, analitis, dan kritis</w:t>
      </w:r>
      <w:r>
        <w:rPr>
          <w:rFonts w:ascii="Times New Roman" w:hAnsi="Times New Roman" w:cs="Times New Roman"/>
          <w:sz w:val="24"/>
          <w:szCs w:val="24"/>
        </w:rPr>
        <w:t>, dan dapat meningkatkan hasil belajar siswa pada pembelajaran matematika khususnya pada materi pecahan.</w:t>
      </w:r>
    </w:p>
    <w:p w:rsidR="00F44A0A" w:rsidRPr="00E505B7" w:rsidRDefault="00F44A0A" w:rsidP="00F44A0A">
      <w:pPr>
        <w:pStyle w:val="ListParagraph"/>
        <w:numPr>
          <w:ilvl w:val="0"/>
          <w:numId w:val="10"/>
        </w:numPr>
        <w:spacing w:line="480" w:lineRule="auto"/>
        <w:jc w:val="both"/>
        <w:rPr>
          <w:rFonts w:ascii="Times New Roman" w:hAnsi="Times New Roman" w:cs="Times New Roman"/>
          <w:sz w:val="24"/>
          <w:szCs w:val="24"/>
          <w:u w:val="single"/>
        </w:rPr>
      </w:pPr>
      <w:r w:rsidRPr="00E505B7">
        <w:rPr>
          <w:rFonts w:ascii="Times New Roman" w:hAnsi="Times New Roman" w:cs="Times New Roman"/>
          <w:sz w:val="24"/>
          <w:szCs w:val="24"/>
          <w:u w:val="single"/>
        </w:rPr>
        <w:t>Bagi Sekolah</w:t>
      </w:r>
    </w:p>
    <w:p w:rsidR="00F44A0A" w:rsidRDefault="00F44A0A" w:rsidP="00F44A0A">
      <w:pPr>
        <w:pStyle w:val="ListParagraph"/>
        <w:spacing w:line="480" w:lineRule="auto"/>
        <w:ind w:left="927"/>
        <w:jc w:val="both"/>
        <w:rPr>
          <w:rFonts w:ascii="Times New Roman" w:hAnsi="Times New Roman" w:cs="Times New Roman"/>
          <w:sz w:val="24"/>
          <w:szCs w:val="24"/>
        </w:rPr>
      </w:pPr>
      <w:r w:rsidRPr="00E505B7">
        <w:rPr>
          <w:rFonts w:ascii="Times New Roman" w:hAnsi="Times New Roman" w:cs="Times New Roman"/>
          <w:sz w:val="24"/>
          <w:szCs w:val="24"/>
        </w:rPr>
        <w:t xml:space="preserve">Penelitian ini dapat </w:t>
      </w:r>
      <w:r>
        <w:rPr>
          <w:rFonts w:ascii="Times New Roman" w:hAnsi="Times New Roman" w:cs="Times New Roman"/>
          <w:sz w:val="24"/>
          <w:szCs w:val="24"/>
        </w:rPr>
        <w:t xml:space="preserve">membantu upaya sekolah dalam meningkatkan mutu pendidikan </w:t>
      </w:r>
      <w:r w:rsidRPr="00E505B7">
        <w:rPr>
          <w:rFonts w:ascii="Times New Roman" w:hAnsi="Times New Roman" w:cs="Times New Roman"/>
          <w:sz w:val="24"/>
          <w:szCs w:val="24"/>
        </w:rPr>
        <w:t>berupa pendekatan pembelajaran inovatif yang dapat meningkatkan kualitas proses pembelajaran matematika di sekolah. Sekolah juga dapat menggunakan hasil penelitian ini untuk meningkatkan kompetensi guru dalam melaksanakan pembelajaran berbasis</w:t>
      </w:r>
      <w:r w:rsidRPr="00E505B7">
        <w:rPr>
          <w:rFonts w:ascii="Times New Roman" w:hAnsi="Times New Roman" w:cs="Times New Roman"/>
          <w:i/>
          <w:iCs/>
          <w:sz w:val="24"/>
          <w:szCs w:val="24"/>
        </w:rPr>
        <w:t>Realistic MathematicsEducation</w:t>
      </w:r>
      <w:r>
        <w:rPr>
          <w:rFonts w:ascii="Times New Roman" w:hAnsi="Times New Roman" w:cs="Times New Roman"/>
          <w:sz w:val="24"/>
          <w:szCs w:val="24"/>
        </w:rPr>
        <w:t>(</w:t>
      </w:r>
      <w:r w:rsidRPr="00CC5D13">
        <w:rPr>
          <w:rFonts w:ascii="Times New Roman" w:hAnsi="Times New Roman" w:cs="Times New Roman"/>
          <w:sz w:val="24"/>
          <w:szCs w:val="24"/>
        </w:rPr>
        <w:t>RME</w:t>
      </w:r>
      <w:r>
        <w:rPr>
          <w:rFonts w:ascii="Times New Roman" w:hAnsi="Times New Roman" w:cs="Times New Roman"/>
          <w:sz w:val="24"/>
          <w:szCs w:val="24"/>
        </w:rPr>
        <w:t>).</w:t>
      </w:r>
    </w:p>
    <w:p w:rsidR="00F44A0A" w:rsidRPr="00CC5D13" w:rsidRDefault="00F44A0A" w:rsidP="00F44A0A">
      <w:pPr>
        <w:pStyle w:val="ListParagraph"/>
        <w:numPr>
          <w:ilvl w:val="0"/>
          <w:numId w:val="10"/>
        </w:numPr>
        <w:spacing w:line="480" w:lineRule="auto"/>
        <w:jc w:val="both"/>
        <w:rPr>
          <w:rFonts w:ascii="Times New Roman" w:hAnsi="Times New Roman" w:cs="Times New Roman"/>
          <w:sz w:val="24"/>
          <w:szCs w:val="24"/>
        </w:rPr>
      </w:pPr>
      <w:r w:rsidRPr="00CC5D13">
        <w:rPr>
          <w:rFonts w:ascii="Times New Roman" w:hAnsi="Times New Roman" w:cs="Times New Roman"/>
          <w:sz w:val="24"/>
          <w:szCs w:val="24"/>
          <w:u w:val="single"/>
        </w:rPr>
        <w:t>Bagi Peneliti</w:t>
      </w:r>
    </w:p>
    <w:p w:rsidR="00F44A0A" w:rsidRPr="00164AB0" w:rsidRDefault="00F44A0A" w:rsidP="00F44A0A">
      <w:pPr>
        <w:pStyle w:val="ListParagraph"/>
        <w:spacing w:line="480" w:lineRule="auto"/>
        <w:ind w:left="927"/>
        <w:jc w:val="both"/>
        <w:rPr>
          <w:rFonts w:ascii="Times New Roman" w:hAnsi="Times New Roman" w:cs="Times New Roman"/>
          <w:sz w:val="24"/>
          <w:szCs w:val="24"/>
        </w:rPr>
      </w:pPr>
      <w:r w:rsidRPr="00E505B7">
        <w:rPr>
          <w:rFonts w:ascii="Times New Roman" w:hAnsi="Times New Roman" w:cs="Times New Roman"/>
          <w:sz w:val="24"/>
          <w:szCs w:val="24"/>
        </w:rPr>
        <w:t>Pene</w:t>
      </w:r>
      <w:r>
        <w:rPr>
          <w:rFonts w:ascii="Times New Roman" w:hAnsi="Times New Roman" w:cs="Times New Roman"/>
          <w:sz w:val="24"/>
          <w:szCs w:val="24"/>
        </w:rPr>
        <w:t>l</w:t>
      </w:r>
      <w:r w:rsidRPr="00E505B7">
        <w:rPr>
          <w:rFonts w:ascii="Times New Roman" w:hAnsi="Times New Roman" w:cs="Times New Roman"/>
          <w:sz w:val="24"/>
          <w:szCs w:val="24"/>
        </w:rPr>
        <w:t>itian ini memberikan kesempatan bagi peneliti untuk mengembangkan pemahaman dan keterampilan dalam merancang, melaksanakan, dan mengevaluasi pembelajaran berbasis</w:t>
      </w:r>
      <w:r w:rsidRPr="00E505B7">
        <w:rPr>
          <w:rFonts w:ascii="Times New Roman" w:hAnsi="Times New Roman" w:cs="Times New Roman"/>
          <w:i/>
          <w:iCs/>
          <w:sz w:val="24"/>
          <w:szCs w:val="24"/>
        </w:rPr>
        <w:t>Realistic Mathematics Education</w:t>
      </w:r>
      <w:r>
        <w:rPr>
          <w:rFonts w:ascii="Times New Roman" w:hAnsi="Times New Roman" w:cs="Times New Roman"/>
          <w:sz w:val="24"/>
          <w:szCs w:val="24"/>
        </w:rPr>
        <w:t>(</w:t>
      </w:r>
      <w:r w:rsidRPr="00E505B7">
        <w:rPr>
          <w:rFonts w:ascii="Times New Roman" w:hAnsi="Times New Roman" w:cs="Times New Roman"/>
          <w:sz w:val="24"/>
          <w:szCs w:val="24"/>
        </w:rPr>
        <w:t>RME</w:t>
      </w:r>
      <w:r>
        <w:rPr>
          <w:rFonts w:ascii="Times New Roman" w:hAnsi="Times New Roman" w:cs="Times New Roman"/>
          <w:sz w:val="24"/>
          <w:szCs w:val="24"/>
        </w:rPr>
        <w:t>).</w:t>
      </w:r>
      <w:r w:rsidRPr="00E505B7">
        <w:rPr>
          <w:rFonts w:ascii="Times New Roman" w:hAnsi="Times New Roman" w:cs="Times New Roman"/>
          <w:sz w:val="24"/>
          <w:szCs w:val="24"/>
        </w:rPr>
        <w:t>Selain itu, penelitian ini juga menjadi pembelajaran bagi peneliti dalam mengatasi tantangan yang muncul selama proses penelitian dan memberikan kontribusi nyata terhadap dunia pendidikan.</w:t>
      </w:r>
    </w:p>
    <w:p w:rsidR="00F44A0A" w:rsidRPr="00B97298" w:rsidRDefault="00F44A0A" w:rsidP="00F44A0A">
      <w:pPr>
        <w:pStyle w:val="ListParagraph"/>
        <w:spacing w:line="480" w:lineRule="auto"/>
        <w:ind w:left="927"/>
        <w:jc w:val="both"/>
        <w:rPr>
          <w:rFonts w:ascii="Times New Roman" w:hAnsi="Times New Roman" w:cs="Times New Roman"/>
          <w:sz w:val="24"/>
          <w:szCs w:val="24"/>
        </w:rPr>
      </w:pPr>
    </w:p>
    <w:p w:rsidR="00F44A0A" w:rsidRDefault="00F44A0A" w:rsidP="00F44A0A">
      <w:pPr>
        <w:pStyle w:val="ListParagraph"/>
        <w:numPr>
          <w:ilvl w:val="1"/>
          <w:numId w:val="11"/>
        </w:numPr>
        <w:spacing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t xml:space="preserve">Anggapan Dasar </w:t>
      </w:r>
    </w:p>
    <w:p w:rsidR="00F44A0A" w:rsidRPr="002B357E" w:rsidRDefault="00F44A0A" w:rsidP="00F44A0A">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Berdasarkan anggapan, </w:t>
      </w:r>
      <w:r w:rsidRPr="00B24C69">
        <w:rPr>
          <w:rFonts w:ascii="Times New Roman" w:hAnsi="Times New Roman" w:cs="Times New Roman"/>
          <w:sz w:val="24"/>
          <w:szCs w:val="24"/>
        </w:rPr>
        <w:t>pendekatan</w:t>
      </w:r>
      <w:r w:rsidRPr="00B24C69">
        <w:rPr>
          <w:rFonts w:ascii="Times New Roman" w:hAnsi="Times New Roman" w:cs="Times New Roman"/>
          <w:i/>
          <w:iCs/>
          <w:sz w:val="24"/>
          <w:szCs w:val="24"/>
        </w:rPr>
        <w:t>Realistic Mathematic Education</w:t>
      </w:r>
      <w:r w:rsidRPr="00B24C69">
        <w:rPr>
          <w:rFonts w:ascii="Times New Roman" w:hAnsi="Times New Roman" w:cs="Times New Roman"/>
          <w:sz w:val="24"/>
          <w:szCs w:val="24"/>
        </w:rPr>
        <w:t xml:space="preserve"> (RME) adalah satu pendekatan pembelajaran matematika yangberorientasi </w:t>
      </w:r>
      <w:r w:rsidRPr="00B24C69">
        <w:rPr>
          <w:rFonts w:ascii="Times New Roman" w:hAnsi="Times New Roman" w:cs="Times New Roman"/>
          <w:sz w:val="24"/>
          <w:szCs w:val="24"/>
        </w:rPr>
        <w:lastRenderedPageBreak/>
        <w:t>pada siswa, bahwa matematika adalah aktivitas manusia dan matematika harusdihubungkan secara nyata terhadap konteks kehidupan sehari-hari siswa ke pengalaman belajaryang berorientasi pada hal-hal yang real (nyata)</w:t>
      </w:r>
      <w:r w:rsidR="00A156C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mbelajaran matematika merupakan suatu proses belajar mengajar yang mengandung dua jenis kegiatan yang tidak terpisahkan. Menurut Dimyati dalam (Susanto, 2013: 186), pembelajaran adalah “kegiatan guru secara terprogram dalam desain instruksional, untuk membuat siswa belajar secara aktif yang menekankan pada penyediaan sumber belajar”. Dalam proses pembelajaran matematika, baik guru maupun siswa bersama-sama menjadi pelaku terlaksananya tujuan pembelajaran. Mengingat matematika memilikii beberapa unit yang satu sama lain saling berkaitan, maka yang penting dalam belajar matematika adalah bagaimana kemampuan seseorang dalam memahami konsep memecahkan masalah matematika. Pemahaman konsep merupakan suatu kemampuan yang menjadi landasan penting untuk berpikir dalam menyelesaikan permasalahan. Upaya untuk menemukan kembali ide dan konsep matematika ini dilakukan dengan memanfaatkan realita dan lingkungan yang nyata dan dekat dengan anak. Pembelajaran realistik pada dasarnya adalah pemanfaatan realita dan lingkungan yang dipahami peserta didik untuk memperlancar proses pembelajaran matematika sehingga mencapai tujuan pendidikan matematika. Dengan demikian pembelajaran matematika dengan menggunakan pnendekatan Realistic Mathematics Education (RME) sangat cocok diterapkan dijenjang sekolah dasar. Dimana RME merupakan pendekatan dalam pembelajaran matematika yang diawali dengan pemberian masalah kontekstual yang dihubungkan secara nyata dalam kehidupan sehari-hari siswa sebagai pengalaman belajar yang berorientasi pada hal-hal yang real (nyata) serta siswa juga mampu menyelesaikan masalah kontekstualnya dengan cara mereka sendiri. Kata Kunci : Pemahaman Konsep, Pembelajaran Matematika, dan Pendekatan RME PE","author":[{"dropping-particle":"","family":"Rodiyana","given":"Roni","non-dropping-particle":"","parse-names":false,"suffix":""},{"dropping-particle":"","family":"Cahyaningsih","given":"Ujiati","non-dropping-particle":"","parse-names":false,"suffix":""},{"dropping-particle":"","family":"Halimah","given":"Noviyanti","non-dropping-particle":"","parse-names":false,"suffix":""},{"dropping-particle":"","family":"Majalengka","given":"Universitas","non-dropping-particle":"","parse-names":false,"suffix":""},{"dropping-particle":"","family":"Matematika","given":"Pembelajaran","non-dropping-particle":"","parse-names":false,"suffix":""}],"container-title":"Seminar Nasional Pendidikan","id":"ITEM-1","issued":{"date-parts":[["2019"]]},"page":"577-584","title":"Pentingnya Pendekatan Realistic Mathematics Education ( Rme )","type":"article-journal","volume":"1"},"uris":["http://www.mendeley.com/documents/?uuid=eb60503f-b90b-49bf-935b-09bf8b7520d7"]}],"mendeley":{"formattedCitation":"(Rodiyana et al., 2019)","plainTextFormattedCitation":"(Rodiyana et al., 2019)","previouslyFormattedCitation":"(Rodiyana et al., 2019)"},"properties":{"noteIndex":0},"schema":"https://github.com/citation-style-language/schema/raw/master/csl-citation.json"}</w:instrText>
      </w:r>
      <w:r w:rsidR="00A156C7">
        <w:rPr>
          <w:rFonts w:ascii="Times New Roman" w:hAnsi="Times New Roman" w:cs="Times New Roman"/>
          <w:sz w:val="24"/>
          <w:szCs w:val="24"/>
        </w:rPr>
        <w:fldChar w:fldCharType="separate"/>
      </w:r>
      <w:r w:rsidRPr="00B24C69">
        <w:rPr>
          <w:rFonts w:ascii="Times New Roman" w:hAnsi="Times New Roman" w:cs="Times New Roman"/>
          <w:noProof/>
          <w:sz w:val="24"/>
          <w:szCs w:val="24"/>
        </w:rPr>
        <w:t>(Rodiyana et al., 2019)</w:t>
      </w:r>
      <w:r w:rsidR="00A156C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56C7" w:rsidRPr="002B357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67/jbpd.v4i2.4473","ISSN":"2549-0117","abstract":"Abtract. This study aims to improve the activity and student learning outcomes in mathematics in calculating the volume of a cube by using the Realistic Mathematics Education (RME) model assisted by concrete media.This type of research is Classroom Action Research (CAR). The subjects of this study were 5th  grade students of Muhammadiyah Pahandut Palangka Raya Elementary School, totaling 19 people. The sampling technique used is saturated sampling. Data collection techniques using observation and tests.The main results of this study indicate that the learning activities of students when learning mathematics material calculates the volume of the cube using the RME model assisted by concrete media shows the final test results of cycle 1 with 73.68% and the final test results in cycle 2 to 100% and are in very good criteria. It is proven that by using the RME model which is assisted by concrete media can increase student mathematics learning activities and outcomes.\r Abstrak. Penelitian ini bertujuan untuk meningkatkan aktivitas dan hasil belajar matematika siswa dalam menghitung volume kubus dengan menggunakan model Realistic Mathematics Education (RME) berbantuan media konkret. Jenis penelitian yang digunakan adalah Penelitian Tindakan Kelas (PTK). Subjek penelitian ini adalah siswa kelas V SDS Muhammadiyah Pahandut Palangka Raya yang berjumlah 19 orang. Teknik pengambilan sampel yang digunakan adalah sampling jenuh. Teknik pengumpulan data menggunakan observasi dan tes.  Hasil utama penelitian ini menunjukan bahwa Aktivitas belajar siswa pada saat pembelajaran Matematika materi menghitung volume kubus dengan menggunakan model Realistic Mathematics Education (RME) berbantuan media konkret di kelas V SDS Muhammadiyah Pahandut Palangka Raya menunjukkan hasil tes akhir siklus 1 dengan 73,68% dan hasil tes akhir pada siklus 2 menjadi 100% dan berada pada kriteria sangat baik. Terbukti bahwa dengan menggunakan model Realistic Mathematics Education (RME) berbantuan media konkrit dapat meningkatkan aktivitas dan hasil belajar matematika siswa.","author":[{"dropping-particle":"","family":"Setyawan","given":"Dedy","non-dropping-particle":"","parse-names":false,"suffix":""}],"container-title":"Jurnal Bidang Pendidikan Dasar","id":"ITEM-1","issue":"2","issued":{"date-parts":[["2020"]]},"page":"155-163","title":"Meningkatan Hasil Belajar Siswa Menggunakan Realistic Mathematics Education (RME) Berbantuan Media Konkrit","type":"article-journal","volume":"4"},"uris":["http://www.mendeley.com/documents/?uuid=62bf7144-c94a-46d9-8419-6bd078b37ad0"]}],"mendeley":{"formattedCitation":"(Setyawan, 2020)","plainTextFormattedCitation":"(Setyawan, 2020)","previouslyFormattedCitation":"(Setyawan, 2020)"},"properties":{"noteIndex":0},"schema":"https://github.com/citation-style-language/schema/raw/master/csl-citation.json"}</w:instrText>
      </w:r>
      <w:r w:rsidR="00A156C7" w:rsidRPr="002B357E">
        <w:rPr>
          <w:rFonts w:ascii="Times New Roman" w:hAnsi="Times New Roman" w:cs="Times New Roman"/>
          <w:sz w:val="24"/>
          <w:szCs w:val="24"/>
        </w:rPr>
        <w:fldChar w:fldCharType="separate"/>
      </w:r>
      <w:r w:rsidRPr="002B357E">
        <w:rPr>
          <w:rFonts w:ascii="Times New Roman" w:hAnsi="Times New Roman" w:cs="Times New Roman"/>
          <w:noProof/>
          <w:sz w:val="24"/>
          <w:szCs w:val="24"/>
        </w:rPr>
        <w:t>(Setyawan, 2020)</w:t>
      </w:r>
      <w:r w:rsidR="00A156C7" w:rsidRPr="002B357E">
        <w:rPr>
          <w:rFonts w:ascii="Times New Roman" w:hAnsi="Times New Roman" w:cs="Times New Roman"/>
          <w:sz w:val="24"/>
          <w:szCs w:val="24"/>
        </w:rPr>
        <w:fldChar w:fldCharType="end"/>
      </w:r>
      <w:r w:rsidRPr="002B357E">
        <w:rPr>
          <w:rFonts w:ascii="Times New Roman" w:hAnsi="Times New Roman" w:cs="Times New Roman"/>
          <w:sz w:val="24"/>
          <w:szCs w:val="24"/>
        </w:rPr>
        <w:t xml:space="preserve"> mengatakan bahwa “beberapa kelebihan </w:t>
      </w:r>
      <w:r w:rsidRPr="00D837CA">
        <w:rPr>
          <w:rFonts w:ascii="Times New Roman" w:hAnsi="Times New Roman" w:cs="Times New Roman"/>
          <w:i/>
          <w:iCs/>
          <w:sz w:val="24"/>
          <w:szCs w:val="24"/>
        </w:rPr>
        <w:t>Realistic Mathematic Education</w:t>
      </w:r>
      <w:r w:rsidRPr="002B357E">
        <w:rPr>
          <w:rFonts w:ascii="Times New Roman" w:hAnsi="Times New Roman" w:cs="Times New Roman"/>
          <w:sz w:val="24"/>
          <w:szCs w:val="24"/>
        </w:rPr>
        <w:t xml:space="preserve"> (RME) diantaranya pembelajaran matematika realistik memberikan pengertian yang jelas kepada peserta didik tentang kehidupan sehari-hari dan kegunaan pada umumnya bagi manusia, pembelajaran matematika realistik memberikan pengertian yang jelas kepada peserta didik bahwa matematika adalah suatu bidang kajian yang dikonstruksikan dan dikembangkan sendiri oleh peserta didik, tidak hanya oleh mereka yang disebut pakar dalam bidang tersebut, pembelajaran matematika realistik memberikan pengertian yang jelas kepada peserta didik cara penyelesaian suatu soal atau masalah tidak harus tunggal dan tidak harus sama antara yang satu dengan yang lain”.</w:t>
      </w:r>
    </w:p>
    <w:p w:rsidR="00F44A0A" w:rsidRDefault="00F44A0A" w:rsidP="00F44A0A">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Adapun karakteristik yang dimiliki oleh siswa kelas IV SDN 101944 Deli Muda antara lain: mereka</w:t>
      </w:r>
      <w:r w:rsidRPr="002221A8">
        <w:rPr>
          <w:rFonts w:ascii="Times New Roman" w:hAnsi="Times New Roman" w:cs="Times New Roman"/>
          <w:sz w:val="24"/>
          <w:szCs w:val="24"/>
        </w:rPr>
        <w:t xml:space="preserve"> lebih mudah memahami konsep jika disajikan dalam bentuk konkret dan nyata. Mereka cenderung tertarik pada hal-hal baru yang berkaitan langsung dengan dunia di sekitar mereka</w:t>
      </w:r>
      <w:r>
        <w:rPr>
          <w:rFonts w:ascii="Times New Roman" w:hAnsi="Times New Roman" w:cs="Times New Roman"/>
          <w:sz w:val="24"/>
          <w:szCs w:val="24"/>
        </w:rPr>
        <w:t xml:space="preserve">, dan mereka </w:t>
      </w:r>
      <w:r w:rsidRPr="002221A8">
        <w:rPr>
          <w:rFonts w:ascii="Times New Roman" w:hAnsi="Times New Roman" w:cs="Times New Roman"/>
          <w:sz w:val="24"/>
          <w:szCs w:val="24"/>
        </w:rPr>
        <w:t xml:space="preserve">cenderung belajar lebih efektif melalui Pembelajaran nyata </w:t>
      </w:r>
      <w:r>
        <w:rPr>
          <w:rFonts w:ascii="Times New Roman" w:hAnsi="Times New Roman" w:cs="Times New Roman"/>
          <w:sz w:val="24"/>
          <w:szCs w:val="24"/>
        </w:rPr>
        <w:t xml:space="preserve">yang </w:t>
      </w:r>
      <w:r w:rsidRPr="002221A8">
        <w:rPr>
          <w:rFonts w:ascii="Times New Roman" w:hAnsi="Times New Roman" w:cs="Times New Roman"/>
          <w:sz w:val="24"/>
          <w:szCs w:val="24"/>
        </w:rPr>
        <w:t>melibatkan kolaborasi, diskusi, dan berbagi pengalaman dengan teman sebaya</w:t>
      </w:r>
      <w:r>
        <w:rPr>
          <w:rFonts w:ascii="Times New Roman" w:hAnsi="Times New Roman" w:cs="Times New Roman"/>
          <w:sz w:val="24"/>
          <w:szCs w:val="24"/>
        </w:rPr>
        <w:t>.</w:t>
      </w:r>
    </w:p>
    <w:p w:rsidR="00F44A0A" w:rsidRDefault="00F44A0A" w:rsidP="00F44A0A">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Maka dapat disimpulkan </w:t>
      </w:r>
      <w:r w:rsidRPr="00106F92">
        <w:rPr>
          <w:rFonts w:ascii="Times New Roman" w:hAnsi="Times New Roman" w:cs="Times New Roman"/>
          <w:sz w:val="24"/>
          <w:szCs w:val="24"/>
        </w:rPr>
        <w:t xml:space="preserve">Pendekatan Realistic Mathematics Education (RME) merupakan metode pembelajaran matematika yang berorientasi pada </w:t>
      </w:r>
      <w:r w:rsidRPr="00106F92">
        <w:rPr>
          <w:rFonts w:ascii="Times New Roman" w:hAnsi="Times New Roman" w:cs="Times New Roman"/>
          <w:sz w:val="24"/>
          <w:szCs w:val="24"/>
        </w:rPr>
        <w:lastRenderedPageBreak/>
        <w:t>siswa dengan prinsip bahwa matematika adalah aktivitas manusia yang harus dikaitkan secara nyata dengan konteks kehidupan sehari-hari.</w:t>
      </w:r>
      <w:r>
        <w:rPr>
          <w:rFonts w:ascii="Times New Roman" w:hAnsi="Times New Roman" w:cs="Times New Roman"/>
          <w:sz w:val="24"/>
          <w:szCs w:val="24"/>
        </w:rPr>
        <w:t xml:space="preserve">Sejalan dengan </w:t>
      </w:r>
      <w:r w:rsidRPr="00106F92">
        <w:rPr>
          <w:rFonts w:ascii="Times New Roman" w:hAnsi="Times New Roman" w:cs="Times New Roman"/>
          <w:sz w:val="24"/>
          <w:szCs w:val="24"/>
        </w:rPr>
        <w:t>Karakteristik siswa kelas IV sangat mendukung implementasi pendekatan RME. Mereka lebih mudah memahami konsep yang disajikan secara konkret dan nyata, sehingga pembelajaran berbasis konteks kehidupan sehari-hari akan membantu mereka lebih memahami materi matematika. Ketertarikan mereka pada hal-hal baru dan pembelajaran yang melibatkan kolaborasi, diskusi, dan berbagi pengalaman juga selaras dengan prinsip RME yang menekankan aktivitas siswa dalam proses pembelajaran.Dengan pendekatan ini, siswa dapat lebih termotivasi, aktif, dan mampu mengembangkan kemampuan berpikir kritis serta kreatif melalui pengalaman belajar yang relevan dan bermakna.</w:t>
      </w:r>
    </w:p>
    <w:p w:rsidR="00DD7A5D" w:rsidRPr="00F44A0A" w:rsidRDefault="00DD7A5D" w:rsidP="00F44A0A"/>
    <w:sectPr w:rsidR="00DD7A5D" w:rsidRPr="00F44A0A" w:rsidSect="00DD7A5D">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E7221" w:rsidRDefault="005E7221" w:rsidP="00DD7A5D">
      <w:pPr>
        <w:spacing w:after="0" w:line="240" w:lineRule="auto"/>
      </w:pPr>
      <w:r>
        <w:separator/>
      </w:r>
    </w:p>
  </w:endnote>
  <w:endnote w:type="continuationSeparator" w:id="1">
    <w:p w:rsidR="005E7221" w:rsidRDefault="005E7221" w:rsidP="00DD7A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4A0A" w:rsidRDefault="00F44A0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4A0A" w:rsidRDefault="00F44A0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1651616"/>
      <w:docPartObj>
        <w:docPartGallery w:val="Page Numbers (Bottom of Page)"/>
        <w:docPartUnique/>
      </w:docPartObj>
    </w:sdtPr>
    <w:sdtEndPr>
      <w:rPr>
        <w:rFonts w:ascii="Times New Roman" w:hAnsi="Times New Roman" w:cs="Times New Roman"/>
        <w:noProof/>
        <w:sz w:val="24"/>
      </w:rPr>
    </w:sdtEndPr>
    <w:sdtContent>
      <w:p w:rsidR="00F44A0A" w:rsidRPr="00C74E62" w:rsidRDefault="00A156C7">
        <w:pPr>
          <w:pStyle w:val="Footer"/>
          <w:jc w:val="center"/>
          <w:rPr>
            <w:rFonts w:ascii="Times New Roman" w:hAnsi="Times New Roman" w:cs="Times New Roman"/>
            <w:sz w:val="24"/>
          </w:rPr>
        </w:pPr>
        <w:r w:rsidRPr="00C74E62">
          <w:rPr>
            <w:rFonts w:ascii="Times New Roman" w:hAnsi="Times New Roman" w:cs="Times New Roman"/>
            <w:sz w:val="24"/>
          </w:rPr>
          <w:fldChar w:fldCharType="begin"/>
        </w:r>
        <w:r w:rsidR="00F44A0A" w:rsidRPr="00C74E62">
          <w:rPr>
            <w:rFonts w:ascii="Times New Roman" w:hAnsi="Times New Roman" w:cs="Times New Roman"/>
            <w:sz w:val="24"/>
          </w:rPr>
          <w:instrText xml:space="preserve"> PAGE   \* MERGEFORMAT </w:instrText>
        </w:r>
        <w:r w:rsidRPr="00C74E62">
          <w:rPr>
            <w:rFonts w:ascii="Times New Roman" w:hAnsi="Times New Roman" w:cs="Times New Roman"/>
            <w:sz w:val="24"/>
          </w:rPr>
          <w:fldChar w:fldCharType="separate"/>
        </w:r>
        <w:r w:rsidR="00CA7E65">
          <w:rPr>
            <w:rFonts w:ascii="Times New Roman" w:hAnsi="Times New Roman" w:cs="Times New Roman"/>
            <w:noProof/>
            <w:sz w:val="24"/>
          </w:rPr>
          <w:t>1</w:t>
        </w:r>
        <w:r w:rsidRPr="00C74E62">
          <w:rPr>
            <w:rFonts w:ascii="Times New Roman" w:hAnsi="Times New Roman" w:cs="Times New Roman"/>
            <w:noProof/>
            <w:sz w:val="24"/>
          </w:rPr>
          <w:fldChar w:fldCharType="end"/>
        </w:r>
      </w:p>
    </w:sdtContent>
  </w:sdt>
  <w:p w:rsidR="00F44A0A" w:rsidRPr="007001A5" w:rsidRDefault="00F44A0A">
    <w:pPr>
      <w:pStyle w:val="Footer"/>
      <w:rPr>
        <w:rFonts w:ascii="Times New Roman" w:hAnsi="Times New Roman" w:cs="Times New Roman"/>
        <w:sz w:val="24"/>
        <w:szCs w:val="24"/>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E7221" w:rsidRDefault="005E7221" w:rsidP="00DD7A5D">
      <w:pPr>
        <w:spacing w:after="0" w:line="240" w:lineRule="auto"/>
      </w:pPr>
      <w:r>
        <w:separator/>
      </w:r>
    </w:p>
  </w:footnote>
  <w:footnote w:type="continuationSeparator" w:id="1">
    <w:p w:rsidR="005E7221" w:rsidRDefault="005E7221" w:rsidP="00DD7A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4A0A" w:rsidRDefault="00A156C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2" o:spid="_x0000_s2059"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4A0A" w:rsidRDefault="00A156C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3" o:spid="_x0000_s2060"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4A0A" w:rsidRDefault="00A156C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1" o:spid="_x0000_s2058"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A156C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5" o:spid="_x0000_s2062"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A156C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6" o:spid="_x0000_s2063"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A156C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4" o:spid="_x0000_s2061"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B3AFE"/>
    <w:multiLevelType w:val="multilevel"/>
    <w:tmpl w:val="B770B14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C430C25"/>
    <w:multiLevelType w:val="multilevel"/>
    <w:tmpl w:val="279ABAD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nsid w:val="1C6D2AD4"/>
    <w:multiLevelType w:val="multilevel"/>
    <w:tmpl w:val="A16641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D917794"/>
    <w:multiLevelType w:val="hybridMultilevel"/>
    <w:tmpl w:val="D2A6DD4C"/>
    <w:lvl w:ilvl="0" w:tplc="38090015">
      <w:start w:val="1"/>
      <w:numFmt w:val="upperLetter"/>
      <w:lvlText w:val="%1."/>
      <w:lvlJc w:val="left"/>
      <w:pPr>
        <w:ind w:left="720" w:hanging="360"/>
      </w:pPr>
      <w:rPr>
        <w:rFonts w:hint="default"/>
      </w:rPr>
    </w:lvl>
    <w:lvl w:ilvl="1" w:tplc="E89E7F92">
      <w:start w:val="1"/>
      <w:numFmt w:val="decimal"/>
      <w:lvlText w:val="%2."/>
      <w:lvlJc w:val="left"/>
      <w:pPr>
        <w:ind w:left="1440" w:hanging="360"/>
      </w:pPr>
      <w:rPr>
        <w:rFonts w:hint="default"/>
      </w:rPr>
    </w:lvl>
    <w:lvl w:ilvl="2" w:tplc="F800AF68">
      <w:start w:val="1"/>
      <w:numFmt w:val="lowerLetter"/>
      <w:lvlText w:val="%3."/>
      <w:lvlJc w:val="left"/>
      <w:pPr>
        <w:ind w:left="2340" w:hanging="360"/>
      </w:pPr>
      <w:rPr>
        <w:rFonts w:hint="default"/>
      </w:rPr>
    </w:lvl>
    <w:lvl w:ilvl="3" w:tplc="71401F08">
      <w:start w:val="13"/>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47C5304"/>
    <w:multiLevelType w:val="multilevel"/>
    <w:tmpl w:val="3774E3E8"/>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5">
    <w:nsid w:val="2710453A"/>
    <w:multiLevelType w:val="hybridMultilevel"/>
    <w:tmpl w:val="1D524296"/>
    <w:lvl w:ilvl="0" w:tplc="DFC646EE">
      <w:start w:val="1"/>
      <w:numFmt w:val="lowerLetter"/>
      <w:lvlText w:val="%1."/>
      <w:lvlJc w:val="left"/>
      <w:pPr>
        <w:ind w:left="927" w:hanging="360"/>
      </w:pPr>
      <w:rPr>
        <w:rFonts w:hint="default"/>
      </w:rPr>
    </w:lvl>
    <w:lvl w:ilvl="1" w:tplc="5ACA5F00">
      <w:start w:val="1"/>
      <w:numFmt w:val="decimal"/>
      <w:lvlText w:val="%2."/>
      <w:lvlJc w:val="left"/>
      <w:pPr>
        <w:ind w:left="1647" w:hanging="360"/>
      </w:pPr>
      <w:rPr>
        <w:rFonts w:hint="default"/>
      </w:rPr>
    </w:lvl>
    <w:lvl w:ilvl="2" w:tplc="E0DE2110">
      <w:start w:val="1"/>
      <w:numFmt w:val="upperLetter"/>
      <w:lvlText w:val="%3."/>
      <w:lvlJc w:val="left"/>
      <w:pPr>
        <w:ind w:left="2547" w:hanging="360"/>
      </w:pPr>
      <w:rPr>
        <w:rFonts w:hint="default"/>
      </w:r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nsid w:val="2F685D2E"/>
    <w:multiLevelType w:val="hybridMultilevel"/>
    <w:tmpl w:val="D3F03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307D53"/>
    <w:multiLevelType w:val="hybridMultilevel"/>
    <w:tmpl w:val="14FA0C2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4D236BE9"/>
    <w:multiLevelType w:val="multilevel"/>
    <w:tmpl w:val="5066E3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5A4421EB"/>
    <w:multiLevelType w:val="hybridMultilevel"/>
    <w:tmpl w:val="25FCB7E0"/>
    <w:lvl w:ilvl="0" w:tplc="19BCC2E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nsid w:val="69AE73B4"/>
    <w:multiLevelType w:val="multilevel"/>
    <w:tmpl w:val="314A2A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3"/>
  </w:num>
  <w:num w:numId="3">
    <w:abstractNumId w:val="8"/>
  </w:num>
  <w:num w:numId="4">
    <w:abstractNumId w:val="0"/>
  </w:num>
  <w:num w:numId="5">
    <w:abstractNumId w:val="6"/>
  </w:num>
  <w:num w:numId="6">
    <w:abstractNumId w:val="7"/>
  </w:num>
  <w:num w:numId="7">
    <w:abstractNumId w:val="1"/>
  </w:num>
  <w:num w:numId="8">
    <w:abstractNumId w:val="9"/>
  </w:num>
  <w:num w:numId="9">
    <w:abstractNumId w:val="4"/>
  </w:num>
  <w:num w:numId="10">
    <w:abstractNumId w:val="5"/>
  </w:num>
  <w:num w:numId="1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ocumentProtection w:edit="forms" w:enforcement="1" w:cryptProviderType="rsaFull" w:cryptAlgorithmClass="hash" w:cryptAlgorithmType="typeAny" w:cryptAlgorithmSid="4" w:cryptSpinCount="50000" w:hash="hMEydhvFM7g70wJSjo4pUxIXDno=" w:salt="oTTUhXBA7zAlRzfix57/R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D7A5D"/>
    <w:rsid w:val="000B3C01"/>
    <w:rsid w:val="00237279"/>
    <w:rsid w:val="005E7221"/>
    <w:rsid w:val="00A156C7"/>
    <w:rsid w:val="00CA7E65"/>
    <w:rsid w:val="00DD69F8"/>
    <w:rsid w:val="00DD7A5D"/>
    <w:rsid w:val="00F44A0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34"/>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34"/>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34"/>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34"/>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5541</Words>
  <Characters>31589</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13T07:16:00Z</dcterms:created>
  <dcterms:modified xsi:type="dcterms:W3CDTF">2026-05-13T07:16:00Z</dcterms:modified>
</cp:coreProperties>
</file>